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31BA" w:rsidRPr="00505749" w:rsidRDefault="008931BA" w:rsidP="005B4857"/>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Pr="005B4857" w:rsidRDefault="008931BA" w:rsidP="00600FC2">
      <w:pPr>
        <w:pStyle w:val="Title"/>
        <w:spacing w:after="120"/>
      </w:pPr>
      <w:r w:rsidRPr="005B4857">
        <w:t>Documentation and User’s Guide</w:t>
      </w:r>
    </w:p>
    <w:p w:rsidR="008931BA" w:rsidRPr="005B4857" w:rsidRDefault="006B5B48" w:rsidP="00466693">
      <w:pPr>
        <w:pStyle w:val="Title"/>
        <w:tabs>
          <w:tab w:val="left" w:pos="6750"/>
        </w:tabs>
      </w:pPr>
      <w:r>
        <w:t>Version 2.0</w:t>
      </w:r>
    </w:p>
    <w:p w:rsidR="008931BA" w:rsidRDefault="008931BA" w:rsidP="005B4857">
      <w:pPr>
        <w:pStyle w:val="Title"/>
      </w:pPr>
    </w:p>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8"/>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Pr="0048159C"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a file-based implementation of the MPI standard developed by the author</w:t>
      </w:r>
      <w:r w:rsidR="00C614D4">
        <w:t xml:space="preserve"> (L. Shawn Matott</w:t>
      </w:r>
      <w:r w:rsidR="00D45818">
        <w:t>, lsmatott@buffalo.edu</w:t>
      </w:r>
      <w:r w:rsidR="00C614D4">
        <w:t>)</w:t>
      </w:r>
      <w:r w:rsidR="004F12AA" w:rsidRPr="0048159C">
        <w:t>.</w:t>
      </w:r>
    </w:p>
    <w:p w:rsidR="004F12AA" w:rsidRPr="0048159C" w:rsidRDefault="004F12AA" w:rsidP="00470EE5">
      <w:pPr>
        <w:pStyle w:val="NoSpacing"/>
      </w:pPr>
      <w:r w:rsidRPr="0048159C">
        <w:t>Table of Contents</w:t>
      </w:r>
    </w:p>
    <w:p w:rsidR="00201FA6"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38012809" w:history="1">
        <w:r w:rsidR="00201FA6" w:rsidRPr="004422D8">
          <w:rPr>
            <w:rStyle w:val="Hyperlink"/>
            <w:noProof/>
          </w:rPr>
          <w:t>1.</w:t>
        </w:r>
        <w:r w:rsidR="00201FA6">
          <w:rPr>
            <w:rFonts w:asciiTheme="minorHAnsi" w:eastAsiaTheme="minorEastAsia" w:hAnsiTheme="minorHAnsi" w:cstheme="minorBidi"/>
            <w:noProof/>
            <w:sz w:val="22"/>
            <w:szCs w:val="22"/>
          </w:rPr>
          <w:tab/>
        </w:r>
        <w:r w:rsidR="00201FA6" w:rsidRPr="004422D8">
          <w:rPr>
            <w:rStyle w:val="Hyperlink"/>
            <w:noProof/>
          </w:rPr>
          <w:t>Introduction</w:t>
        </w:r>
        <w:r w:rsidR="00201FA6">
          <w:rPr>
            <w:noProof/>
            <w:webHidden/>
          </w:rPr>
          <w:tab/>
        </w:r>
        <w:r w:rsidR="00201FA6">
          <w:rPr>
            <w:noProof/>
            <w:webHidden/>
          </w:rPr>
          <w:fldChar w:fldCharType="begin"/>
        </w:r>
        <w:r w:rsidR="00201FA6">
          <w:rPr>
            <w:noProof/>
            <w:webHidden/>
          </w:rPr>
          <w:instrText xml:space="preserve"> PAGEREF _Toc438012809 \h </w:instrText>
        </w:r>
        <w:r w:rsidR="00201FA6">
          <w:rPr>
            <w:noProof/>
            <w:webHidden/>
          </w:rPr>
        </w:r>
        <w:r w:rsidR="00201FA6">
          <w:rPr>
            <w:noProof/>
            <w:webHidden/>
          </w:rPr>
          <w:fldChar w:fldCharType="separate"/>
        </w:r>
        <w:r w:rsidR="00201FA6">
          <w:rPr>
            <w:noProof/>
            <w:webHidden/>
          </w:rPr>
          <w:t>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0" w:history="1">
        <w:r w:rsidR="00201FA6" w:rsidRPr="004422D8">
          <w:rPr>
            <w:rStyle w:val="Hyperlink"/>
            <w:noProof/>
          </w:rPr>
          <w:t>1.1.</w:t>
        </w:r>
        <w:r w:rsidR="00201FA6">
          <w:rPr>
            <w:rFonts w:asciiTheme="minorHAnsi" w:eastAsiaTheme="minorEastAsia" w:hAnsiTheme="minorHAnsi" w:cstheme="minorBidi"/>
            <w:noProof/>
            <w:sz w:val="22"/>
            <w:szCs w:val="22"/>
          </w:rPr>
          <w:tab/>
        </w:r>
        <w:r w:rsidR="00201FA6" w:rsidRPr="004422D8">
          <w:rPr>
            <w:rStyle w:val="Hyperlink"/>
            <w:noProof/>
          </w:rPr>
          <w:t>Calibration and Optimization Algorithms</w:t>
        </w:r>
        <w:r w:rsidR="00201FA6">
          <w:rPr>
            <w:noProof/>
            <w:webHidden/>
          </w:rPr>
          <w:tab/>
        </w:r>
        <w:r w:rsidR="00201FA6">
          <w:rPr>
            <w:noProof/>
            <w:webHidden/>
          </w:rPr>
          <w:fldChar w:fldCharType="begin"/>
        </w:r>
        <w:r w:rsidR="00201FA6">
          <w:rPr>
            <w:noProof/>
            <w:webHidden/>
          </w:rPr>
          <w:instrText xml:space="preserve"> PAGEREF _Toc438012810 \h </w:instrText>
        </w:r>
        <w:r w:rsidR="00201FA6">
          <w:rPr>
            <w:noProof/>
            <w:webHidden/>
          </w:rPr>
        </w:r>
        <w:r w:rsidR="00201FA6">
          <w:rPr>
            <w:noProof/>
            <w:webHidden/>
          </w:rPr>
          <w:fldChar w:fldCharType="separate"/>
        </w:r>
        <w:r w:rsidR="00201FA6">
          <w:rPr>
            <w:noProof/>
            <w:webHidden/>
          </w:rPr>
          <w:t>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1" w:history="1">
        <w:r w:rsidR="00201FA6" w:rsidRPr="004422D8">
          <w:rPr>
            <w:rStyle w:val="Hyperlink"/>
            <w:noProof/>
          </w:rPr>
          <w:t>1.2.</w:t>
        </w:r>
        <w:r w:rsidR="00201FA6">
          <w:rPr>
            <w:rFonts w:asciiTheme="minorHAnsi" w:eastAsiaTheme="minorEastAsia" w:hAnsiTheme="minorHAnsi" w:cstheme="minorBidi"/>
            <w:noProof/>
            <w:sz w:val="22"/>
            <w:szCs w:val="22"/>
          </w:rPr>
          <w:tab/>
        </w:r>
        <w:r w:rsidR="00201FA6" w:rsidRPr="004422D8">
          <w:rPr>
            <w:rStyle w:val="Hyperlink"/>
            <w:noProof/>
          </w:rPr>
          <w:t>Regression Statistics and Diagnostics</w:t>
        </w:r>
        <w:r w:rsidR="00201FA6">
          <w:rPr>
            <w:noProof/>
            <w:webHidden/>
          </w:rPr>
          <w:tab/>
        </w:r>
        <w:r w:rsidR="00201FA6">
          <w:rPr>
            <w:noProof/>
            <w:webHidden/>
          </w:rPr>
          <w:fldChar w:fldCharType="begin"/>
        </w:r>
        <w:r w:rsidR="00201FA6">
          <w:rPr>
            <w:noProof/>
            <w:webHidden/>
          </w:rPr>
          <w:instrText xml:space="preserve"> PAGEREF _Toc438012811 \h </w:instrText>
        </w:r>
        <w:r w:rsidR="00201FA6">
          <w:rPr>
            <w:noProof/>
            <w:webHidden/>
          </w:rPr>
        </w:r>
        <w:r w:rsidR="00201FA6">
          <w:rPr>
            <w:noProof/>
            <w:webHidden/>
          </w:rPr>
          <w:fldChar w:fldCharType="separate"/>
        </w:r>
        <w:r w:rsidR="00201FA6">
          <w:rPr>
            <w:noProof/>
            <w:webHidden/>
          </w:rPr>
          <w:t>10</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2" w:history="1">
        <w:r w:rsidR="00201FA6" w:rsidRPr="004422D8">
          <w:rPr>
            <w:rStyle w:val="Hyperlink"/>
            <w:noProof/>
          </w:rPr>
          <w:t>2.</w:t>
        </w:r>
        <w:r w:rsidR="00201FA6">
          <w:rPr>
            <w:rFonts w:asciiTheme="minorHAnsi" w:eastAsiaTheme="minorEastAsia" w:hAnsiTheme="minorHAnsi" w:cstheme="minorBidi"/>
            <w:noProof/>
            <w:sz w:val="22"/>
            <w:szCs w:val="22"/>
          </w:rPr>
          <w:tab/>
        </w:r>
        <w:r w:rsidR="00201FA6" w:rsidRPr="004422D8">
          <w:rPr>
            <w:rStyle w:val="Hyperlink"/>
            <w:noProof/>
          </w:rPr>
          <w:t>ostIn.txt – the OSTRICH Input File</w:t>
        </w:r>
        <w:r w:rsidR="00201FA6">
          <w:rPr>
            <w:noProof/>
            <w:webHidden/>
          </w:rPr>
          <w:tab/>
        </w:r>
        <w:r w:rsidR="00201FA6">
          <w:rPr>
            <w:noProof/>
            <w:webHidden/>
          </w:rPr>
          <w:fldChar w:fldCharType="begin"/>
        </w:r>
        <w:r w:rsidR="00201FA6">
          <w:rPr>
            <w:noProof/>
            <w:webHidden/>
          </w:rPr>
          <w:instrText xml:space="preserve"> PAGEREF _Toc438012812 \h </w:instrText>
        </w:r>
        <w:r w:rsidR="00201FA6">
          <w:rPr>
            <w:noProof/>
            <w:webHidden/>
          </w:rPr>
        </w:r>
        <w:r w:rsidR="00201FA6">
          <w:rPr>
            <w:noProof/>
            <w:webHidden/>
          </w:rPr>
          <w:fldChar w:fldCharType="separate"/>
        </w:r>
        <w:r w:rsidR="00201FA6">
          <w:rPr>
            <w:noProof/>
            <w:webHidden/>
          </w:rPr>
          <w:t>11</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3" w:history="1">
        <w:r w:rsidR="00201FA6" w:rsidRPr="004422D8">
          <w:rPr>
            <w:rStyle w:val="Hyperlink"/>
            <w:noProof/>
          </w:rPr>
          <w:t>2.1.</w:t>
        </w:r>
        <w:r w:rsidR="00201FA6">
          <w:rPr>
            <w:rFonts w:asciiTheme="minorHAnsi" w:eastAsiaTheme="minorEastAsia" w:hAnsiTheme="minorHAnsi" w:cstheme="minorBidi"/>
            <w:noProof/>
            <w:sz w:val="22"/>
            <w:szCs w:val="22"/>
          </w:rPr>
          <w:tab/>
        </w:r>
        <w:r w:rsidR="00201FA6" w:rsidRPr="004422D8">
          <w:rPr>
            <w:rStyle w:val="Hyperlink"/>
            <w:noProof/>
          </w:rPr>
          <w:t>Comments</w:t>
        </w:r>
        <w:r w:rsidR="00201FA6">
          <w:rPr>
            <w:noProof/>
            <w:webHidden/>
          </w:rPr>
          <w:tab/>
        </w:r>
        <w:r w:rsidR="00201FA6">
          <w:rPr>
            <w:noProof/>
            <w:webHidden/>
          </w:rPr>
          <w:fldChar w:fldCharType="begin"/>
        </w:r>
        <w:r w:rsidR="00201FA6">
          <w:rPr>
            <w:noProof/>
            <w:webHidden/>
          </w:rPr>
          <w:instrText xml:space="preserve"> PAGEREF _Toc438012813 \h </w:instrText>
        </w:r>
        <w:r w:rsidR="00201FA6">
          <w:rPr>
            <w:noProof/>
            <w:webHidden/>
          </w:rPr>
        </w:r>
        <w:r w:rsidR="00201FA6">
          <w:rPr>
            <w:noProof/>
            <w:webHidden/>
          </w:rPr>
          <w:fldChar w:fldCharType="separate"/>
        </w:r>
        <w:r w:rsidR="00201FA6">
          <w:rPr>
            <w:noProof/>
            <w:webHidden/>
          </w:rPr>
          <w:t>12</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4" w:history="1">
        <w:r w:rsidR="00201FA6" w:rsidRPr="004422D8">
          <w:rPr>
            <w:rStyle w:val="Hyperlink"/>
            <w:noProof/>
          </w:rPr>
          <w:t>2.2.</w:t>
        </w:r>
        <w:r w:rsidR="00201FA6">
          <w:rPr>
            <w:rFonts w:asciiTheme="minorHAnsi" w:eastAsiaTheme="minorEastAsia" w:hAnsiTheme="minorHAnsi" w:cstheme="minorBidi"/>
            <w:noProof/>
            <w:sz w:val="22"/>
            <w:szCs w:val="22"/>
          </w:rPr>
          <w:tab/>
        </w:r>
        <w:r w:rsidR="00201FA6" w:rsidRPr="004422D8">
          <w:rPr>
            <w:rStyle w:val="Hyperlink"/>
            <w:noProof/>
          </w:rPr>
          <w:t>Case Sensitivity</w:t>
        </w:r>
        <w:r w:rsidR="00201FA6">
          <w:rPr>
            <w:noProof/>
            <w:webHidden/>
          </w:rPr>
          <w:tab/>
        </w:r>
        <w:r w:rsidR="00201FA6">
          <w:rPr>
            <w:noProof/>
            <w:webHidden/>
          </w:rPr>
          <w:fldChar w:fldCharType="begin"/>
        </w:r>
        <w:r w:rsidR="00201FA6">
          <w:rPr>
            <w:noProof/>
            <w:webHidden/>
          </w:rPr>
          <w:instrText xml:space="preserve"> PAGEREF _Toc438012814 \h </w:instrText>
        </w:r>
        <w:r w:rsidR="00201FA6">
          <w:rPr>
            <w:noProof/>
            <w:webHidden/>
          </w:rPr>
        </w:r>
        <w:r w:rsidR="00201FA6">
          <w:rPr>
            <w:noProof/>
            <w:webHidden/>
          </w:rPr>
          <w:fldChar w:fldCharType="separate"/>
        </w:r>
        <w:r w:rsidR="00201FA6">
          <w:rPr>
            <w:noProof/>
            <w:webHidden/>
          </w:rPr>
          <w:t>1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5" w:history="1">
        <w:r w:rsidR="00201FA6" w:rsidRPr="004422D8">
          <w:rPr>
            <w:rStyle w:val="Hyperlink"/>
            <w:noProof/>
          </w:rPr>
          <w:t>2.3.</w:t>
        </w:r>
        <w:r w:rsidR="00201FA6">
          <w:rPr>
            <w:rFonts w:asciiTheme="minorHAnsi" w:eastAsiaTheme="minorEastAsia" w:hAnsiTheme="minorHAnsi" w:cstheme="minorBidi"/>
            <w:noProof/>
            <w:sz w:val="22"/>
            <w:szCs w:val="22"/>
          </w:rPr>
          <w:tab/>
        </w:r>
        <w:r w:rsidR="00201FA6" w:rsidRPr="004422D8">
          <w:rPr>
            <w:rStyle w:val="Hyperlink"/>
            <w:noProof/>
          </w:rPr>
          <w:t>ostIn – Basic Configuration</w:t>
        </w:r>
        <w:r w:rsidR="00201FA6">
          <w:rPr>
            <w:noProof/>
            <w:webHidden/>
          </w:rPr>
          <w:tab/>
        </w:r>
        <w:r w:rsidR="00201FA6">
          <w:rPr>
            <w:noProof/>
            <w:webHidden/>
          </w:rPr>
          <w:fldChar w:fldCharType="begin"/>
        </w:r>
        <w:r w:rsidR="00201FA6">
          <w:rPr>
            <w:noProof/>
            <w:webHidden/>
          </w:rPr>
          <w:instrText xml:space="preserve"> PAGEREF _Toc438012815 \h </w:instrText>
        </w:r>
        <w:r w:rsidR="00201FA6">
          <w:rPr>
            <w:noProof/>
            <w:webHidden/>
          </w:rPr>
        </w:r>
        <w:r w:rsidR="00201FA6">
          <w:rPr>
            <w:noProof/>
            <w:webHidden/>
          </w:rPr>
          <w:fldChar w:fldCharType="separate"/>
        </w:r>
        <w:r w:rsidR="00201FA6">
          <w:rPr>
            <w:noProof/>
            <w:webHidden/>
          </w:rPr>
          <w:t>1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6" w:history="1">
        <w:r w:rsidR="00201FA6" w:rsidRPr="004422D8">
          <w:rPr>
            <w:rStyle w:val="Hyperlink"/>
            <w:noProof/>
          </w:rPr>
          <w:t>2.4.</w:t>
        </w:r>
        <w:r w:rsidR="00201FA6">
          <w:rPr>
            <w:rFonts w:asciiTheme="minorHAnsi" w:eastAsiaTheme="minorEastAsia" w:hAnsiTheme="minorHAnsi" w:cstheme="minorBidi"/>
            <w:noProof/>
            <w:sz w:val="22"/>
            <w:szCs w:val="22"/>
          </w:rPr>
          <w:tab/>
        </w:r>
        <w:r w:rsidR="00201FA6" w:rsidRPr="004422D8">
          <w:rPr>
            <w:rStyle w:val="Hyperlink"/>
            <w:noProof/>
          </w:rPr>
          <w:t>ostIn – File Pairs</w:t>
        </w:r>
        <w:r w:rsidR="00201FA6">
          <w:rPr>
            <w:noProof/>
            <w:webHidden/>
          </w:rPr>
          <w:tab/>
        </w:r>
        <w:r w:rsidR="00201FA6">
          <w:rPr>
            <w:noProof/>
            <w:webHidden/>
          </w:rPr>
          <w:fldChar w:fldCharType="begin"/>
        </w:r>
        <w:r w:rsidR="00201FA6">
          <w:rPr>
            <w:noProof/>
            <w:webHidden/>
          </w:rPr>
          <w:instrText xml:space="preserve"> PAGEREF _Toc438012816 \h </w:instrText>
        </w:r>
        <w:r w:rsidR="00201FA6">
          <w:rPr>
            <w:noProof/>
            <w:webHidden/>
          </w:rPr>
        </w:r>
        <w:r w:rsidR="00201FA6">
          <w:rPr>
            <w:noProof/>
            <w:webHidden/>
          </w:rPr>
          <w:fldChar w:fldCharType="separate"/>
        </w:r>
        <w:r w:rsidR="00201FA6">
          <w:rPr>
            <w:noProof/>
            <w:webHidden/>
          </w:rPr>
          <w:t>17</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7" w:history="1">
        <w:r w:rsidR="00201FA6" w:rsidRPr="004422D8">
          <w:rPr>
            <w:rStyle w:val="Hyperlink"/>
            <w:noProof/>
          </w:rPr>
          <w:t>2.5.</w:t>
        </w:r>
        <w:r w:rsidR="00201FA6">
          <w:rPr>
            <w:rFonts w:asciiTheme="minorHAnsi" w:eastAsiaTheme="minorEastAsia" w:hAnsiTheme="minorHAnsi" w:cstheme="minorBidi"/>
            <w:noProof/>
            <w:sz w:val="22"/>
            <w:szCs w:val="22"/>
          </w:rPr>
          <w:tab/>
        </w:r>
        <w:r w:rsidR="00201FA6" w:rsidRPr="004422D8">
          <w:rPr>
            <w:rStyle w:val="Hyperlink"/>
            <w:noProof/>
          </w:rPr>
          <w:t>ostIn – Extra Files</w:t>
        </w:r>
        <w:r w:rsidR="00201FA6">
          <w:rPr>
            <w:noProof/>
            <w:webHidden/>
          </w:rPr>
          <w:tab/>
        </w:r>
        <w:r w:rsidR="00201FA6">
          <w:rPr>
            <w:noProof/>
            <w:webHidden/>
          </w:rPr>
          <w:fldChar w:fldCharType="begin"/>
        </w:r>
        <w:r w:rsidR="00201FA6">
          <w:rPr>
            <w:noProof/>
            <w:webHidden/>
          </w:rPr>
          <w:instrText xml:space="preserve"> PAGEREF _Toc438012817 \h </w:instrText>
        </w:r>
        <w:r w:rsidR="00201FA6">
          <w:rPr>
            <w:noProof/>
            <w:webHidden/>
          </w:rPr>
        </w:r>
        <w:r w:rsidR="00201FA6">
          <w:rPr>
            <w:noProof/>
            <w:webHidden/>
          </w:rPr>
          <w:fldChar w:fldCharType="separate"/>
        </w:r>
        <w:r w:rsidR="00201FA6">
          <w:rPr>
            <w:noProof/>
            <w:webHidden/>
          </w:rPr>
          <w:t>1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8" w:history="1">
        <w:r w:rsidR="00201FA6" w:rsidRPr="004422D8">
          <w:rPr>
            <w:rStyle w:val="Hyperlink"/>
            <w:noProof/>
          </w:rPr>
          <w:t>2.6.</w:t>
        </w:r>
        <w:r w:rsidR="00201FA6">
          <w:rPr>
            <w:rFonts w:asciiTheme="minorHAnsi" w:eastAsiaTheme="minorEastAsia" w:hAnsiTheme="minorHAnsi" w:cstheme="minorBidi"/>
            <w:noProof/>
            <w:sz w:val="22"/>
            <w:szCs w:val="22"/>
          </w:rPr>
          <w:tab/>
        </w:r>
        <w:r w:rsidR="00201FA6" w:rsidRPr="004422D8">
          <w:rPr>
            <w:rStyle w:val="Hyperlink"/>
            <w:noProof/>
          </w:rPr>
          <w:t>ostIn – Extra Directories</w:t>
        </w:r>
        <w:r w:rsidR="00201FA6">
          <w:rPr>
            <w:noProof/>
            <w:webHidden/>
          </w:rPr>
          <w:tab/>
        </w:r>
        <w:r w:rsidR="00201FA6">
          <w:rPr>
            <w:noProof/>
            <w:webHidden/>
          </w:rPr>
          <w:fldChar w:fldCharType="begin"/>
        </w:r>
        <w:r w:rsidR="00201FA6">
          <w:rPr>
            <w:noProof/>
            <w:webHidden/>
          </w:rPr>
          <w:instrText xml:space="preserve"> PAGEREF _Toc438012818 \h </w:instrText>
        </w:r>
        <w:r w:rsidR="00201FA6">
          <w:rPr>
            <w:noProof/>
            <w:webHidden/>
          </w:rPr>
        </w:r>
        <w:r w:rsidR="00201FA6">
          <w:rPr>
            <w:noProof/>
            <w:webHidden/>
          </w:rPr>
          <w:fldChar w:fldCharType="separate"/>
        </w:r>
        <w:r w:rsidR="00201FA6">
          <w:rPr>
            <w:noProof/>
            <w:webHidden/>
          </w:rPr>
          <w:t>1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19" w:history="1">
        <w:r w:rsidR="00201FA6" w:rsidRPr="004422D8">
          <w:rPr>
            <w:rStyle w:val="Hyperlink"/>
            <w:noProof/>
          </w:rPr>
          <w:t>2.7.</w:t>
        </w:r>
        <w:r w:rsidR="00201FA6">
          <w:rPr>
            <w:rFonts w:asciiTheme="minorHAnsi" w:eastAsiaTheme="minorEastAsia" w:hAnsiTheme="minorHAnsi" w:cstheme="minorBidi"/>
            <w:noProof/>
            <w:sz w:val="22"/>
            <w:szCs w:val="22"/>
          </w:rPr>
          <w:tab/>
        </w:r>
        <w:r w:rsidR="00201FA6" w:rsidRPr="004422D8">
          <w:rPr>
            <w:rStyle w:val="Hyperlink"/>
            <w:noProof/>
          </w:rPr>
          <w:t>ostIn – Real-valued Parameters</w:t>
        </w:r>
        <w:r w:rsidR="00201FA6">
          <w:rPr>
            <w:noProof/>
            <w:webHidden/>
          </w:rPr>
          <w:tab/>
        </w:r>
        <w:r w:rsidR="00201FA6">
          <w:rPr>
            <w:noProof/>
            <w:webHidden/>
          </w:rPr>
          <w:fldChar w:fldCharType="begin"/>
        </w:r>
        <w:r w:rsidR="00201FA6">
          <w:rPr>
            <w:noProof/>
            <w:webHidden/>
          </w:rPr>
          <w:instrText xml:space="preserve"> PAGEREF _Toc438012819 \h </w:instrText>
        </w:r>
        <w:r w:rsidR="00201FA6">
          <w:rPr>
            <w:noProof/>
            <w:webHidden/>
          </w:rPr>
        </w:r>
        <w:r w:rsidR="00201FA6">
          <w:rPr>
            <w:noProof/>
            <w:webHidden/>
          </w:rPr>
          <w:fldChar w:fldCharType="separate"/>
        </w:r>
        <w:r w:rsidR="00201FA6">
          <w:rPr>
            <w:noProof/>
            <w:webHidden/>
          </w:rPr>
          <w:t>1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0" w:history="1">
        <w:r w:rsidR="00201FA6" w:rsidRPr="004422D8">
          <w:rPr>
            <w:rStyle w:val="Hyperlink"/>
            <w:noProof/>
          </w:rPr>
          <w:t>2.8.</w:t>
        </w:r>
        <w:r w:rsidR="00201FA6">
          <w:rPr>
            <w:rFonts w:asciiTheme="minorHAnsi" w:eastAsiaTheme="minorEastAsia" w:hAnsiTheme="minorHAnsi" w:cstheme="minorBidi"/>
            <w:noProof/>
            <w:sz w:val="22"/>
            <w:szCs w:val="22"/>
          </w:rPr>
          <w:tab/>
        </w:r>
        <w:r w:rsidR="00201FA6" w:rsidRPr="004422D8">
          <w:rPr>
            <w:rStyle w:val="Hyperlink"/>
            <w:noProof/>
          </w:rPr>
          <w:t>ostIn – Integer Parameters</w:t>
        </w:r>
        <w:r w:rsidR="00201FA6">
          <w:rPr>
            <w:noProof/>
            <w:webHidden/>
          </w:rPr>
          <w:tab/>
        </w:r>
        <w:r w:rsidR="00201FA6">
          <w:rPr>
            <w:noProof/>
            <w:webHidden/>
          </w:rPr>
          <w:fldChar w:fldCharType="begin"/>
        </w:r>
        <w:r w:rsidR="00201FA6">
          <w:rPr>
            <w:noProof/>
            <w:webHidden/>
          </w:rPr>
          <w:instrText xml:space="preserve"> PAGEREF _Toc438012820 \h </w:instrText>
        </w:r>
        <w:r w:rsidR="00201FA6">
          <w:rPr>
            <w:noProof/>
            <w:webHidden/>
          </w:rPr>
        </w:r>
        <w:r w:rsidR="00201FA6">
          <w:rPr>
            <w:noProof/>
            <w:webHidden/>
          </w:rPr>
          <w:fldChar w:fldCharType="separate"/>
        </w:r>
        <w:r w:rsidR="00201FA6">
          <w:rPr>
            <w:noProof/>
            <w:webHidden/>
          </w:rPr>
          <w:t>21</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1" w:history="1">
        <w:r w:rsidR="00201FA6" w:rsidRPr="004422D8">
          <w:rPr>
            <w:rStyle w:val="Hyperlink"/>
            <w:noProof/>
          </w:rPr>
          <w:t>2.9.</w:t>
        </w:r>
        <w:r w:rsidR="00201FA6">
          <w:rPr>
            <w:rFonts w:asciiTheme="minorHAnsi" w:eastAsiaTheme="minorEastAsia" w:hAnsiTheme="minorHAnsi" w:cstheme="minorBidi"/>
            <w:noProof/>
            <w:sz w:val="22"/>
            <w:szCs w:val="22"/>
          </w:rPr>
          <w:tab/>
        </w:r>
        <w:r w:rsidR="00201FA6" w:rsidRPr="004422D8">
          <w:rPr>
            <w:rStyle w:val="Hyperlink"/>
            <w:noProof/>
          </w:rPr>
          <w:t>ostIn – Combinatorial Parameters</w:t>
        </w:r>
        <w:r w:rsidR="00201FA6">
          <w:rPr>
            <w:noProof/>
            <w:webHidden/>
          </w:rPr>
          <w:tab/>
        </w:r>
        <w:r w:rsidR="00201FA6">
          <w:rPr>
            <w:noProof/>
            <w:webHidden/>
          </w:rPr>
          <w:fldChar w:fldCharType="begin"/>
        </w:r>
        <w:r w:rsidR="00201FA6">
          <w:rPr>
            <w:noProof/>
            <w:webHidden/>
          </w:rPr>
          <w:instrText xml:space="preserve"> PAGEREF _Toc438012821 \h </w:instrText>
        </w:r>
        <w:r w:rsidR="00201FA6">
          <w:rPr>
            <w:noProof/>
            <w:webHidden/>
          </w:rPr>
        </w:r>
        <w:r w:rsidR="00201FA6">
          <w:rPr>
            <w:noProof/>
            <w:webHidden/>
          </w:rPr>
          <w:fldChar w:fldCharType="separate"/>
        </w:r>
        <w:r w:rsidR="00201FA6">
          <w:rPr>
            <w:noProof/>
            <w:webHidden/>
          </w:rPr>
          <w:t>21</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2" w:history="1">
        <w:r w:rsidR="00201FA6" w:rsidRPr="004422D8">
          <w:rPr>
            <w:rStyle w:val="Hyperlink"/>
            <w:noProof/>
          </w:rPr>
          <w:t>2.10.</w:t>
        </w:r>
        <w:r w:rsidR="00201FA6">
          <w:rPr>
            <w:rFonts w:asciiTheme="minorHAnsi" w:eastAsiaTheme="minorEastAsia" w:hAnsiTheme="minorHAnsi" w:cstheme="minorBidi"/>
            <w:noProof/>
            <w:sz w:val="22"/>
            <w:szCs w:val="22"/>
          </w:rPr>
          <w:tab/>
        </w:r>
        <w:r w:rsidR="00201FA6" w:rsidRPr="004422D8">
          <w:rPr>
            <w:rStyle w:val="Hyperlink"/>
            <w:noProof/>
          </w:rPr>
          <w:t>ostIn – Tied Parameters</w:t>
        </w:r>
        <w:r w:rsidR="00201FA6">
          <w:rPr>
            <w:noProof/>
            <w:webHidden/>
          </w:rPr>
          <w:tab/>
        </w:r>
        <w:r w:rsidR="00201FA6">
          <w:rPr>
            <w:noProof/>
            <w:webHidden/>
          </w:rPr>
          <w:fldChar w:fldCharType="begin"/>
        </w:r>
        <w:r w:rsidR="00201FA6">
          <w:rPr>
            <w:noProof/>
            <w:webHidden/>
          </w:rPr>
          <w:instrText xml:space="preserve"> PAGEREF _Toc438012822 \h </w:instrText>
        </w:r>
        <w:r w:rsidR="00201FA6">
          <w:rPr>
            <w:noProof/>
            <w:webHidden/>
          </w:rPr>
        </w:r>
        <w:r w:rsidR="00201FA6">
          <w:rPr>
            <w:noProof/>
            <w:webHidden/>
          </w:rPr>
          <w:fldChar w:fldCharType="separate"/>
        </w:r>
        <w:r w:rsidR="00201FA6">
          <w:rPr>
            <w:noProof/>
            <w:webHidden/>
          </w:rPr>
          <w:t>22</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3" w:history="1">
        <w:r w:rsidR="00201FA6" w:rsidRPr="004422D8">
          <w:rPr>
            <w:rStyle w:val="Hyperlink"/>
            <w:noProof/>
          </w:rPr>
          <w:t>2.11.</w:t>
        </w:r>
        <w:r w:rsidR="00201FA6">
          <w:rPr>
            <w:rFonts w:asciiTheme="minorHAnsi" w:eastAsiaTheme="minorEastAsia" w:hAnsiTheme="minorHAnsi" w:cstheme="minorBidi"/>
            <w:noProof/>
            <w:sz w:val="22"/>
            <w:szCs w:val="22"/>
          </w:rPr>
          <w:tab/>
        </w:r>
        <w:r w:rsidR="00201FA6" w:rsidRPr="004422D8">
          <w:rPr>
            <w:rStyle w:val="Hyperlink"/>
            <w:noProof/>
          </w:rPr>
          <w:t>ostIn – Special Parameters (pre-emption)</w:t>
        </w:r>
        <w:r w:rsidR="00201FA6">
          <w:rPr>
            <w:noProof/>
            <w:webHidden/>
          </w:rPr>
          <w:tab/>
        </w:r>
        <w:r w:rsidR="00201FA6">
          <w:rPr>
            <w:noProof/>
            <w:webHidden/>
          </w:rPr>
          <w:fldChar w:fldCharType="begin"/>
        </w:r>
        <w:r w:rsidR="00201FA6">
          <w:rPr>
            <w:noProof/>
            <w:webHidden/>
          </w:rPr>
          <w:instrText xml:space="preserve"> PAGEREF _Toc438012823 \h </w:instrText>
        </w:r>
        <w:r w:rsidR="00201FA6">
          <w:rPr>
            <w:noProof/>
            <w:webHidden/>
          </w:rPr>
        </w:r>
        <w:r w:rsidR="00201FA6">
          <w:rPr>
            <w:noProof/>
            <w:webHidden/>
          </w:rPr>
          <w:fldChar w:fldCharType="separate"/>
        </w:r>
        <w:r w:rsidR="00201FA6">
          <w:rPr>
            <w:noProof/>
            <w:webHidden/>
          </w:rPr>
          <w:t>25</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4" w:history="1">
        <w:r w:rsidR="00201FA6" w:rsidRPr="004422D8">
          <w:rPr>
            <w:rStyle w:val="Hyperlink"/>
            <w:noProof/>
          </w:rPr>
          <w:t>2.12.</w:t>
        </w:r>
        <w:r w:rsidR="00201FA6">
          <w:rPr>
            <w:rFonts w:asciiTheme="minorHAnsi" w:eastAsiaTheme="minorEastAsia" w:hAnsiTheme="minorHAnsi" w:cstheme="minorBidi"/>
            <w:noProof/>
            <w:sz w:val="22"/>
            <w:szCs w:val="22"/>
          </w:rPr>
          <w:tab/>
        </w:r>
        <w:r w:rsidR="00201FA6" w:rsidRPr="004422D8">
          <w:rPr>
            <w:rStyle w:val="Hyperlink"/>
            <w:noProof/>
          </w:rPr>
          <w:t>ostIn – Initial Parameters</w:t>
        </w:r>
        <w:r w:rsidR="00201FA6">
          <w:rPr>
            <w:noProof/>
            <w:webHidden/>
          </w:rPr>
          <w:tab/>
        </w:r>
        <w:r w:rsidR="00201FA6">
          <w:rPr>
            <w:noProof/>
            <w:webHidden/>
          </w:rPr>
          <w:fldChar w:fldCharType="begin"/>
        </w:r>
        <w:r w:rsidR="00201FA6">
          <w:rPr>
            <w:noProof/>
            <w:webHidden/>
          </w:rPr>
          <w:instrText xml:space="preserve"> PAGEREF _Toc438012824 \h </w:instrText>
        </w:r>
        <w:r w:rsidR="00201FA6">
          <w:rPr>
            <w:noProof/>
            <w:webHidden/>
          </w:rPr>
        </w:r>
        <w:r w:rsidR="00201FA6">
          <w:rPr>
            <w:noProof/>
            <w:webHidden/>
          </w:rPr>
          <w:fldChar w:fldCharType="separate"/>
        </w:r>
        <w:r w:rsidR="00201FA6">
          <w:rPr>
            <w:noProof/>
            <w:webHidden/>
          </w:rPr>
          <w:t>27</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5" w:history="1">
        <w:r w:rsidR="00201FA6" w:rsidRPr="004422D8">
          <w:rPr>
            <w:rStyle w:val="Hyperlink"/>
            <w:noProof/>
          </w:rPr>
          <w:t>2.13.</w:t>
        </w:r>
        <w:r w:rsidR="00201FA6">
          <w:rPr>
            <w:rFonts w:asciiTheme="minorHAnsi" w:eastAsiaTheme="minorEastAsia" w:hAnsiTheme="minorHAnsi" w:cstheme="minorBidi"/>
            <w:noProof/>
            <w:sz w:val="22"/>
            <w:szCs w:val="22"/>
          </w:rPr>
          <w:tab/>
        </w:r>
        <w:r w:rsidR="00201FA6" w:rsidRPr="004422D8">
          <w:rPr>
            <w:rStyle w:val="Hyperlink"/>
            <w:noProof/>
          </w:rPr>
          <w:t>ostIn – Parameter Correction</w:t>
        </w:r>
        <w:r w:rsidR="00201FA6">
          <w:rPr>
            <w:noProof/>
            <w:webHidden/>
          </w:rPr>
          <w:tab/>
        </w:r>
        <w:r w:rsidR="00201FA6">
          <w:rPr>
            <w:noProof/>
            <w:webHidden/>
          </w:rPr>
          <w:fldChar w:fldCharType="begin"/>
        </w:r>
        <w:r w:rsidR="00201FA6">
          <w:rPr>
            <w:noProof/>
            <w:webHidden/>
          </w:rPr>
          <w:instrText xml:space="preserve"> PAGEREF _Toc438012825 \h </w:instrText>
        </w:r>
        <w:r w:rsidR="00201FA6">
          <w:rPr>
            <w:noProof/>
            <w:webHidden/>
          </w:rPr>
        </w:r>
        <w:r w:rsidR="00201FA6">
          <w:rPr>
            <w:noProof/>
            <w:webHidden/>
          </w:rPr>
          <w:fldChar w:fldCharType="separate"/>
        </w:r>
        <w:r w:rsidR="00201FA6">
          <w:rPr>
            <w:noProof/>
            <w:webHidden/>
          </w:rPr>
          <w:t>27</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6" w:history="1">
        <w:r w:rsidR="00201FA6" w:rsidRPr="004422D8">
          <w:rPr>
            <w:rStyle w:val="Hyperlink"/>
            <w:noProof/>
          </w:rPr>
          <w:t>2.14.</w:t>
        </w:r>
        <w:r w:rsidR="00201FA6">
          <w:rPr>
            <w:rFonts w:asciiTheme="minorHAnsi" w:eastAsiaTheme="minorEastAsia" w:hAnsiTheme="minorHAnsi" w:cstheme="minorBidi"/>
            <w:noProof/>
            <w:sz w:val="22"/>
            <w:szCs w:val="22"/>
          </w:rPr>
          <w:tab/>
        </w:r>
        <w:r w:rsidR="00201FA6" w:rsidRPr="004422D8">
          <w:rPr>
            <w:rStyle w:val="Hyperlink"/>
            <w:noProof/>
          </w:rPr>
          <w:t>ostIn – Observations</w:t>
        </w:r>
        <w:r w:rsidR="00201FA6">
          <w:rPr>
            <w:noProof/>
            <w:webHidden/>
          </w:rPr>
          <w:tab/>
        </w:r>
        <w:r w:rsidR="00201FA6">
          <w:rPr>
            <w:noProof/>
            <w:webHidden/>
          </w:rPr>
          <w:fldChar w:fldCharType="begin"/>
        </w:r>
        <w:r w:rsidR="00201FA6">
          <w:rPr>
            <w:noProof/>
            <w:webHidden/>
          </w:rPr>
          <w:instrText xml:space="preserve"> PAGEREF _Toc438012826 \h </w:instrText>
        </w:r>
        <w:r w:rsidR="00201FA6">
          <w:rPr>
            <w:noProof/>
            <w:webHidden/>
          </w:rPr>
        </w:r>
        <w:r w:rsidR="00201FA6">
          <w:rPr>
            <w:noProof/>
            <w:webHidden/>
          </w:rPr>
          <w:fldChar w:fldCharType="separate"/>
        </w:r>
        <w:r w:rsidR="00201FA6">
          <w:rPr>
            <w:noProof/>
            <w:webHidden/>
          </w:rPr>
          <w:t>2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7" w:history="1">
        <w:r w:rsidR="00201FA6" w:rsidRPr="004422D8">
          <w:rPr>
            <w:rStyle w:val="Hyperlink"/>
            <w:noProof/>
          </w:rPr>
          <w:t>2.15.</w:t>
        </w:r>
        <w:r w:rsidR="00201FA6">
          <w:rPr>
            <w:rFonts w:asciiTheme="minorHAnsi" w:eastAsiaTheme="minorEastAsia" w:hAnsiTheme="minorHAnsi" w:cstheme="minorBidi"/>
            <w:noProof/>
            <w:sz w:val="22"/>
            <w:szCs w:val="22"/>
          </w:rPr>
          <w:tab/>
        </w:r>
        <w:r w:rsidR="00201FA6" w:rsidRPr="004422D8">
          <w:rPr>
            <w:rStyle w:val="Hyperlink"/>
            <w:noProof/>
          </w:rPr>
          <w:t>ostIn – Response Variables</w:t>
        </w:r>
        <w:r w:rsidR="00201FA6">
          <w:rPr>
            <w:noProof/>
            <w:webHidden/>
          </w:rPr>
          <w:tab/>
        </w:r>
        <w:r w:rsidR="00201FA6">
          <w:rPr>
            <w:noProof/>
            <w:webHidden/>
          </w:rPr>
          <w:fldChar w:fldCharType="begin"/>
        </w:r>
        <w:r w:rsidR="00201FA6">
          <w:rPr>
            <w:noProof/>
            <w:webHidden/>
          </w:rPr>
          <w:instrText xml:space="preserve"> PAGEREF _Toc438012827 \h </w:instrText>
        </w:r>
        <w:r w:rsidR="00201FA6">
          <w:rPr>
            <w:noProof/>
            <w:webHidden/>
          </w:rPr>
        </w:r>
        <w:r w:rsidR="00201FA6">
          <w:rPr>
            <w:noProof/>
            <w:webHidden/>
          </w:rPr>
          <w:fldChar w:fldCharType="separate"/>
        </w:r>
        <w:r w:rsidR="00201FA6">
          <w:rPr>
            <w:noProof/>
            <w:webHidden/>
          </w:rPr>
          <w:t>3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8" w:history="1">
        <w:r w:rsidR="00201FA6" w:rsidRPr="004422D8">
          <w:rPr>
            <w:rStyle w:val="Hyperlink"/>
            <w:noProof/>
          </w:rPr>
          <w:t>2.16.</w:t>
        </w:r>
        <w:r w:rsidR="00201FA6">
          <w:rPr>
            <w:rFonts w:asciiTheme="minorHAnsi" w:eastAsiaTheme="minorEastAsia" w:hAnsiTheme="minorHAnsi" w:cstheme="minorBidi"/>
            <w:noProof/>
            <w:sz w:val="22"/>
            <w:szCs w:val="22"/>
          </w:rPr>
          <w:tab/>
        </w:r>
        <w:r w:rsidR="00201FA6" w:rsidRPr="004422D8">
          <w:rPr>
            <w:rStyle w:val="Hyperlink"/>
            <w:noProof/>
          </w:rPr>
          <w:t>ostIn – Tied Response Variables</w:t>
        </w:r>
        <w:r w:rsidR="00201FA6">
          <w:rPr>
            <w:noProof/>
            <w:webHidden/>
          </w:rPr>
          <w:tab/>
        </w:r>
        <w:r w:rsidR="00201FA6">
          <w:rPr>
            <w:noProof/>
            <w:webHidden/>
          </w:rPr>
          <w:fldChar w:fldCharType="begin"/>
        </w:r>
        <w:r w:rsidR="00201FA6">
          <w:rPr>
            <w:noProof/>
            <w:webHidden/>
          </w:rPr>
          <w:instrText xml:space="preserve"> PAGEREF _Toc438012828 \h </w:instrText>
        </w:r>
        <w:r w:rsidR="00201FA6">
          <w:rPr>
            <w:noProof/>
            <w:webHidden/>
          </w:rPr>
        </w:r>
        <w:r w:rsidR="00201FA6">
          <w:rPr>
            <w:noProof/>
            <w:webHidden/>
          </w:rPr>
          <w:fldChar w:fldCharType="separate"/>
        </w:r>
        <w:r w:rsidR="00201FA6">
          <w:rPr>
            <w:noProof/>
            <w:webHidden/>
          </w:rPr>
          <w:t>34</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29" w:history="1">
        <w:r w:rsidR="00201FA6" w:rsidRPr="004422D8">
          <w:rPr>
            <w:rStyle w:val="Hyperlink"/>
            <w:noProof/>
          </w:rPr>
          <w:t>2.17.</w:t>
        </w:r>
        <w:r w:rsidR="00201FA6">
          <w:rPr>
            <w:rFonts w:asciiTheme="minorHAnsi" w:eastAsiaTheme="minorEastAsia" w:hAnsiTheme="minorHAnsi" w:cstheme="minorBidi"/>
            <w:noProof/>
            <w:sz w:val="22"/>
            <w:szCs w:val="22"/>
          </w:rPr>
          <w:tab/>
        </w:r>
        <w:r w:rsidR="00201FA6" w:rsidRPr="004422D8">
          <w:rPr>
            <w:rStyle w:val="Hyperlink"/>
            <w:noProof/>
          </w:rPr>
          <w:t>ostIn – Type Conversion (MS Access, netcdf)</w:t>
        </w:r>
        <w:r w:rsidR="00201FA6">
          <w:rPr>
            <w:noProof/>
            <w:webHidden/>
          </w:rPr>
          <w:tab/>
        </w:r>
        <w:r w:rsidR="00201FA6">
          <w:rPr>
            <w:noProof/>
            <w:webHidden/>
          </w:rPr>
          <w:fldChar w:fldCharType="begin"/>
        </w:r>
        <w:r w:rsidR="00201FA6">
          <w:rPr>
            <w:noProof/>
            <w:webHidden/>
          </w:rPr>
          <w:instrText xml:space="preserve"> PAGEREF _Toc438012829 \h </w:instrText>
        </w:r>
        <w:r w:rsidR="00201FA6">
          <w:rPr>
            <w:noProof/>
            <w:webHidden/>
          </w:rPr>
        </w:r>
        <w:r w:rsidR="00201FA6">
          <w:rPr>
            <w:noProof/>
            <w:webHidden/>
          </w:rPr>
          <w:fldChar w:fldCharType="separate"/>
        </w:r>
        <w:r w:rsidR="00201FA6">
          <w:rPr>
            <w:noProof/>
            <w:webHidden/>
          </w:rPr>
          <w:t>35</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30" w:history="1">
        <w:r w:rsidR="00201FA6" w:rsidRPr="004422D8">
          <w:rPr>
            <w:rStyle w:val="Hyperlink"/>
            <w:noProof/>
          </w:rPr>
          <w:t>2.18.</w:t>
        </w:r>
        <w:r w:rsidR="00201FA6">
          <w:rPr>
            <w:rFonts w:asciiTheme="minorHAnsi" w:eastAsiaTheme="minorEastAsia" w:hAnsiTheme="minorHAnsi" w:cstheme="minorBidi"/>
            <w:noProof/>
            <w:sz w:val="22"/>
            <w:szCs w:val="22"/>
          </w:rPr>
          <w:tab/>
        </w:r>
        <w:r w:rsidR="00201FA6" w:rsidRPr="004422D8">
          <w:rPr>
            <w:rStyle w:val="Hyperlink"/>
            <w:noProof/>
          </w:rPr>
          <w:t>ostIn – Search Algorithms</w:t>
        </w:r>
        <w:r w:rsidR="00201FA6">
          <w:rPr>
            <w:noProof/>
            <w:webHidden/>
          </w:rPr>
          <w:tab/>
        </w:r>
        <w:r w:rsidR="00201FA6">
          <w:rPr>
            <w:noProof/>
            <w:webHidden/>
          </w:rPr>
          <w:fldChar w:fldCharType="begin"/>
        </w:r>
        <w:r w:rsidR="00201FA6">
          <w:rPr>
            <w:noProof/>
            <w:webHidden/>
          </w:rPr>
          <w:instrText xml:space="preserve"> PAGEREF _Toc438012830 \h </w:instrText>
        </w:r>
        <w:r w:rsidR="00201FA6">
          <w:rPr>
            <w:noProof/>
            <w:webHidden/>
          </w:rPr>
        </w:r>
        <w:r w:rsidR="00201FA6">
          <w:rPr>
            <w:noProof/>
            <w:webHidden/>
          </w:rPr>
          <w:fldChar w:fldCharType="separate"/>
        </w:r>
        <w:r w:rsidR="00201FA6">
          <w:rPr>
            <w:noProof/>
            <w:webHidden/>
          </w:rPr>
          <w:t>37</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1" w:history="1">
        <w:r w:rsidR="00201FA6" w:rsidRPr="004422D8">
          <w:rPr>
            <w:rStyle w:val="Hyperlink"/>
            <w:noProof/>
          </w:rPr>
          <w:t>2.18.1.</w:t>
        </w:r>
        <w:r w:rsidR="00201FA6">
          <w:rPr>
            <w:rFonts w:asciiTheme="minorHAnsi" w:eastAsiaTheme="minorEastAsia" w:hAnsiTheme="minorHAnsi" w:cstheme="minorBidi"/>
            <w:noProof/>
            <w:sz w:val="22"/>
            <w:szCs w:val="22"/>
          </w:rPr>
          <w:tab/>
        </w:r>
        <w:r w:rsidR="00201FA6" w:rsidRPr="004422D8">
          <w:rPr>
            <w:rStyle w:val="Hyperlink"/>
            <w:noProof/>
          </w:rPr>
          <w:t>Bisection Algorithm</w:t>
        </w:r>
        <w:r w:rsidR="00201FA6">
          <w:rPr>
            <w:noProof/>
            <w:webHidden/>
          </w:rPr>
          <w:tab/>
        </w:r>
        <w:r w:rsidR="00201FA6">
          <w:rPr>
            <w:noProof/>
            <w:webHidden/>
          </w:rPr>
          <w:fldChar w:fldCharType="begin"/>
        </w:r>
        <w:r w:rsidR="00201FA6">
          <w:rPr>
            <w:noProof/>
            <w:webHidden/>
          </w:rPr>
          <w:instrText xml:space="preserve"> PAGEREF _Toc438012831 \h </w:instrText>
        </w:r>
        <w:r w:rsidR="00201FA6">
          <w:rPr>
            <w:noProof/>
            <w:webHidden/>
          </w:rPr>
        </w:r>
        <w:r w:rsidR="00201FA6">
          <w:rPr>
            <w:noProof/>
            <w:webHidden/>
          </w:rPr>
          <w:fldChar w:fldCharType="separate"/>
        </w:r>
        <w:r w:rsidR="00201FA6">
          <w:rPr>
            <w:noProof/>
            <w:webHidden/>
          </w:rPr>
          <w:t>37</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2" w:history="1">
        <w:r w:rsidR="00201FA6" w:rsidRPr="004422D8">
          <w:rPr>
            <w:rStyle w:val="Hyperlink"/>
            <w:noProof/>
          </w:rPr>
          <w:t>2.18.2.</w:t>
        </w:r>
        <w:r w:rsidR="00201FA6">
          <w:rPr>
            <w:rFonts w:asciiTheme="minorHAnsi" w:eastAsiaTheme="minorEastAsia" w:hAnsiTheme="minorHAnsi" w:cstheme="minorBidi"/>
            <w:noProof/>
            <w:sz w:val="22"/>
            <w:szCs w:val="22"/>
          </w:rPr>
          <w:tab/>
        </w:r>
        <w:r w:rsidR="00201FA6" w:rsidRPr="004422D8">
          <w:rPr>
            <w:rStyle w:val="Hyperlink"/>
            <w:noProof/>
          </w:rPr>
          <w:t>Fletcher-Reeves</w:t>
        </w:r>
        <w:r w:rsidR="00201FA6">
          <w:rPr>
            <w:noProof/>
            <w:webHidden/>
          </w:rPr>
          <w:tab/>
        </w:r>
        <w:r w:rsidR="00201FA6">
          <w:rPr>
            <w:noProof/>
            <w:webHidden/>
          </w:rPr>
          <w:fldChar w:fldCharType="begin"/>
        </w:r>
        <w:r w:rsidR="00201FA6">
          <w:rPr>
            <w:noProof/>
            <w:webHidden/>
          </w:rPr>
          <w:instrText xml:space="preserve"> PAGEREF _Toc438012832 \h </w:instrText>
        </w:r>
        <w:r w:rsidR="00201FA6">
          <w:rPr>
            <w:noProof/>
            <w:webHidden/>
          </w:rPr>
        </w:r>
        <w:r w:rsidR="00201FA6">
          <w:rPr>
            <w:noProof/>
            <w:webHidden/>
          </w:rPr>
          <w:fldChar w:fldCharType="separate"/>
        </w:r>
        <w:r w:rsidR="00201FA6">
          <w:rPr>
            <w:noProof/>
            <w:webHidden/>
          </w:rPr>
          <w:t>38</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3" w:history="1">
        <w:r w:rsidR="00201FA6" w:rsidRPr="004422D8">
          <w:rPr>
            <w:rStyle w:val="Hyperlink"/>
            <w:noProof/>
          </w:rPr>
          <w:t>2.18.3.</w:t>
        </w:r>
        <w:r w:rsidR="00201FA6">
          <w:rPr>
            <w:rFonts w:asciiTheme="minorHAnsi" w:eastAsiaTheme="minorEastAsia" w:hAnsiTheme="minorHAnsi" w:cstheme="minorBidi"/>
            <w:noProof/>
            <w:sz w:val="22"/>
            <w:szCs w:val="22"/>
          </w:rPr>
          <w:tab/>
        </w:r>
        <w:r w:rsidR="00201FA6" w:rsidRPr="004422D8">
          <w:rPr>
            <w:rStyle w:val="Hyperlink"/>
            <w:noProof/>
          </w:rPr>
          <w:t>Gauss-Marquardt-Levenberg</w:t>
        </w:r>
        <w:r w:rsidR="00201FA6">
          <w:rPr>
            <w:noProof/>
            <w:webHidden/>
          </w:rPr>
          <w:tab/>
        </w:r>
        <w:r w:rsidR="00201FA6">
          <w:rPr>
            <w:noProof/>
            <w:webHidden/>
          </w:rPr>
          <w:fldChar w:fldCharType="begin"/>
        </w:r>
        <w:r w:rsidR="00201FA6">
          <w:rPr>
            <w:noProof/>
            <w:webHidden/>
          </w:rPr>
          <w:instrText xml:space="preserve"> PAGEREF _Toc438012833 \h </w:instrText>
        </w:r>
        <w:r w:rsidR="00201FA6">
          <w:rPr>
            <w:noProof/>
            <w:webHidden/>
          </w:rPr>
        </w:r>
        <w:r w:rsidR="00201FA6">
          <w:rPr>
            <w:noProof/>
            <w:webHidden/>
          </w:rPr>
          <w:fldChar w:fldCharType="separate"/>
        </w:r>
        <w:r w:rsidR="00201FA6">
          <w:rPr>
            <w:noProof/>
            <w:webHidden/>
          </w:rPr>
          <w:t>38</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4" w:history="1">
        <w:r w:rsidR="00201FA6" w:rsidRPr="004422D8">
          <w:rPr>
            <w:rStyle w:val="Hyperlink"/>
            <w:noProof/>
          </w:rPr>
          <w:t>2.18.4.</w:t>
        </w:r>
        <w:r w:rsidR="00201FA6">
          <w:rPr>
            <w:rFonts w:asciiTheme="minorHAnsi" w:eastAsiaTheme="minorEastAsia" w:hAnsiTheme="minorHAnsi" w:cstheme="minorBidi"/>
            <w:noProof/>
            <w:sz w:val="22"/>
            <w:szCs w:val="22"/>
          </w:rPr>
          <w:tab/>
        </w:r>
        <w:r w:rsidR="00201FA6" w:rsidRPr="004422D8">
          <w:rPr>
            <w:rStyle w:val="Hyperlink"/>
            <w:noProof/>
          </w:rPr>
          <w:t>Multi-Start GML with Trajectory Repulsion</w:t>
        </w:r>
        <w:r w:rsidR="00201FA6">
          <w:rPr>
            <w:noProof/>
            <w:webHidden/>
          </w:rPr>
          <w:tab/>
        </w:r>
        <w:r w:rsidR="00201FA6">
          <w:rPr>
            <w:noProof/>
            <w:webHidden/>
          </w:rPr>
          <w:fldChar w:fldCharType="begin"/>
        </w:r>
        <w:r w:rsidR="00201FA6">
          <w:rPr>
            <w:noProof/>
            <w:webHidden/>
          </w:rPr>
          <w:instrText xml:space="preserve"> PAGEREF _Toc438012834 \h </w:instrText>
        </w:r>
        <w:r w:rsidR="00201FA6">
          <w:rPr>
            <w:noProof/>
            <w:webHidden/>
          </w:rPr>
        </w:r>
        <w:r w:rsidR="00201FA6">
          <w:rPr>
            <w:noProof/>
            <w:webHidden/>
          </w:rPr>
          <w:fldChar w:fldCharType="separate"/>
        </w:r>
        <w:r w:rsidR="00201FA6">
          <w:rPr>
            <w:noProof/>
            <w:webHidden/>
          </w:rPr>
          <w:t>39</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5" w:history="1">
        <w:r w:rsidR="00201FA6" w:rsidRPr="004422D8">
          <w:rPr>
            <w:rStyle w:val="Hyperlink"/>
            <w:noProof/>
          </w:rPr>
          <w:t>2.18.5.</w:t>
        </w:r>
        <w:r w:rsidR="00201FA6">
          <w:rPr>
            <w:rFonts w:asciiTheme="minorHAnsi" w:eastAsiaTheme="minorEastAsia" w:hAnsiTheme="minorHAnsi" w:cstheme="minorBidi"/>
            <w:noProof/>
            <w:sz w:val="22"/>
            <w:szCs w:val="22"/>
          </w:rPr>
          <w:tab/>
        </w:r>
        <w:r w:rsidR="00201FA6" w:rsidRPr="004422D8">
          <w:rPr>
            <w:rStyle w:val="Hyperlink"/>
            <w:noProof/>
          </w:rPr>
          <w:t>Grid-based Exhaustive Search</w:t>
        </w:r>
        <w:r w:rsidR="00201FA6">
          <w:rPr>
            <w:noProof/>
            <w:webHidden/>
          </w:rPr>
          <w:tab/>
        </w:r>
        <w:r w:rsidR="00201FA6">
          <w:rPr>
            <w:noProof/>
            <w:webHidden/>
          </w:rPr>
          <w:fldChar w:fldCharType="begin"/>
        </w:r>
        <w:r w:rsidR="00201FA6">
          <w:rPr>
            <w:noProof/>
            <w:webHidden/>
          </w:rPr>
          <w:instrText xml:space="preserve"> PAGEREF _Toc438012835 \h </w:instrText>
        </w:r>
        <w:r w:rsidR="00201FA6">
          <w:rPr>
            <w:noProof/>
            <w:webHidden/>
          </w:rPr>
        </w:r>
        <w:r w:rsidR="00201FA6">
          <w:rPr>
            <w:noProof/>
            <w:webHidden/>
          </w:rPr>
          <w:fldChar w:fldCharType="separate"/>
        </w:r>
        <w:r w:rsidR="00201FA6">
          <w:rPr>
            <w:noProof/>
            <w:webHidden/>
          </w:rPr>
          <w:t>40</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6" w:history="1">
        <w:r w:rsidR="00201FA6" w:rsidRPr="004422D8">
          <w:rPr>
            <w:rStyle w:val="Hyperlink"/>
            <w:noProof/>
          </w:rPr>
          <w:t>2.18.6.</w:t>
        </w:r>
        <w:r w:rsidR="00201FA6">
          <w:rPr>
            <w:rFonts w:asciiTheme="minorHAnsi" w:eastAsiaTheme="minorEastAsia" w:hAnsiTheme="minorHAnsi" w:cstheme="minorBidi"/>
            <w:noProof/>
            <w:sz w:val="22"/>
            <w:szCs w:val="22"/>
          </w:rPr>
          <w:tab/>
        </w:r>
        <w:r w:rsidR="00201FA6" w:rsidRPr="004422D8">
          <w:rPr>
            <w:rStyle w:val="Hyperlink"/>
            <w:noProof/>
          </w:rPr>
          <w:t>Powell's Algorithm</w:t>
        </w:r>
        <w:r w:rsidR="00201FA6">
          <w:rPr>
            <w:noProof/>
            <w:webHidden/>
          </w:rPr>
          <w:tab/>
        </w:r>
        <w:r w:rsidR="00201FA6">
          <w:rPr>
            <w:noProof/>
            <w:webHidden/>
          </w:rPr>
          <w:fldChar w:fldCharType="begin"/>
        </w:r>
        <w:r w:rsidR="00201FA6">
          <w:rPr>
            <w:noProof/>
            <w:webHidden/>
          </w:rPr>
          <w:instrText xml:space="preserve"> PAGEREF _Toc438012836 \h </w:instrText>
        </w:r>
        <w:r w:rsidR="00201FA6">
          <w:rPr>
            <w:noProof/>
            <w:webHidden/>
          </w:rPr>
        </w:r>
        <w:r w:rsidR="00201FA6">
          <w:rPr>
            <w:noProof/>
            <w:webHidden/>
          </w:rPr>
          <w:fldChar w:fldCharType="separate"/>
        </w:r>
        <w:r w:rsidR="00201FA6">
          <w:rPr>
            <w:noProof/>
            <w:webHidden/>
          </w:rPr>
          <w:t>40</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7" w:history="1">
        <w:r w:rsidR="00201FA6" w:rsidRPr="004422D8">
          <w:rPr>
            <w:rStyle w:val="Hyperlink"/>
            <w:noProof/>
          </w:rPr>
          <w:t>2.18.7.</w:t>
        </w:r>
        <w:r w:rsidR="00201FA6">
          <w:rPr>
            <w:rFonts w:asciiTheme="minorHAnsi" w:eastAsiaTheme="minorEastAsia" w:hAnsiTheme="minorHAnsi" w:cstheme="minorBidi"/>
            <w:noProof/>
            <w:sz w:val="22"/>
            <w:szCs w:val="22"/>
          </w:rPr>
          <w:tab/>
        </w:r>
        <w:r w:rsidR="00201FA6" w:rsidRPr="004422D8">
          <w:rPr>
            <w:rStyle w:val="Hyperlink"/>
            <w:noProof/>
          </w:rPr>
          <w:t>Steepest Descent</w:t>
        </w:r>
        <w:r w:rsidR="00201FA6">
          <w:rPr>
            <w:noProof/>
            <w:webHidden/>
          </w:rPr>
          <w:tab/>
        </w:r>
        <w:r w:rsidR="00201FA6">
          <w:rPr>
            <w:noProof/>
            <w:webHidden/>
          </w:rPr>
          <w:fldChar w:fldCharType="begin"/>
        </w:r>
        <w:r w:rsidR="00201FA6">
          <w:rPr>
            <w:noProof/>
            <w:webHidden/>
          </w:rPr>
          <w:instrText xml:space="preserve"> PAGEREF _Toc438012837 \h </w:instrText>
        </w:r>
        <w:r w:rsidR="00201FA6">
          <w:rPr>
            <w:noProof/>
            <w:webHidden/>
          </w:rPr>
        </w:r>
        <w:r w:rsidR="00201FA6">
          <w:rPr>
            <w:noProof/>
            <w:webHidden/>
          </w:rPr>
          <w:fldChar w:fldCharType="separate"/>
        </w:r>
        <w:r w:rsidR="00201FA6">
          <w:rPr>
            <w:noProof/>
            <w:webHidden/>
          </w:rPr>
          <w:t>41</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8" w:history="1">
        <w:r w:rsidR="00201FA6" w:rsidRPr="004422D8">
          <w:rPr>
            <w:rStyle w:val="Hyperlink"/>
            <w:noProof/>
          </w:rPr>
          <w:t>2.18.8.</w:t>
        </w:r>
        <w:r w:rsidR="00201FA6">
          <w:rPr>
            <w:rFonts w:asciiTheme="minorHAnsi" w:eastAsiaTheme="minorEastAsia" w:hAnsiTheme="minorHAnsi" w:cstheme="minorBidi"/>
            <w:noProof/>
            <w:sz w:val="22"/>
            <w:szCs w:val="22"/>
          </w:rPr>
          <w:tab/>
        </w:r>
        <w:r w:rsidR="00201FA6" w:rsidRPr="004422D8">
          <w:rPr>
            <w:rStyle w:val="Hyperlink"/>
            <w:noProof/>
          </w:rPr>
          <w:t>Asynchronous Parallel Particle Swarm Optimization</w:t>
        </w:r>
        <w:r w:rsidR="00201FA6">
          <w:rPr>
            <w:noProof/>
            <w:webHidden/>
          </w:rPr>
          <w:tab/>
        </w:r>
        <w:r w:rsidR="00201FA6">
          <w:rPr>
            <w:noProof/>
            <w:webHidden/>
          </w:rPr>
          <w:fldChar w:fldCharType="begin"/>
        </w:r>
        <w:r w:rsidR="00201FA6">
          <w:rPr>
            <w:noProof/>
            <w:webHidden/>
          </w:rPr>
          <w:instrText xml:space="preserve"> PAGEREF _Toc438012838 \h </w:instrText>
        </w:r>
        <w:r w:rsidR="00201FA6">
          <w:rPr>
            <w:noProof/>
            <w:webHidden/>
          </w:rPr>
        </w:r>
        <w:r w:rsidR="00201FA6">
          <w:rPr>
            <w:noProof/>
            <w:webHidden/>
          </w:rPr>
          <w:fldChar w:fldCharType="separate"/>
        </w:r>
        <w:r w:rsidR="00201FA6">
          <w:rPr>
            <w:noProof/>
            <w:webHidden/>
          </w:rPr>
          <w:t>41</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39" w:history="1">
        <w:r w:rsidR="00201FA6" w:rsidRPr="004422D8">
          <w:rPr>
            <w:rStyle w:val="Hyperlink"/>
            <w:noProof/>
          </w:rPr>
          <w:t>2.18.9.</w:t>
        </w:r>
        <w:r w:rsidR="00201FA6">
          <w:rPr>
            <w:rFonts w:asciiTheme="minorHAnsi" w:eastAsiaTheme="minorEastAsia" w:hAnsiTheme="minorHAnsi" w:cstheme="minorBidi"/>
            <w:noProof/>
            <w:sz w:val="22"/>
            <w:szCs w:val="22"/>
          </w:rPr>
          <w:tab/>
        </w:r>
        <w:r w:rsidR="00201FA6" w:rsidRPr="004422D8">
          <w:rPr>
            <w:rStyle w:val="Hyperlink"/>
            <w:noProof/>
          </w:rPr>
          <w:t>Particle Swarm Optimization (PSO)</w:t>
        </w:r>
        <w:r w:rsidR="00201FA6">
          <w:rPr>
            <w:noProof/>
            <w:webHidden/>
          </w:rPr>
          <w:tab/>
        </w:r>
        <w:r w:rsidR="00201FA6">
          <w:rPr>
            <w:noProof/>
            <w:webHidden/>
          </w:rPr>
          <w:fldChar w:fldCharType="begin"/>
        </w:r>
        <w:r w:rsidR="00201FA6">
          <w:rPr>
            <w:noProof/>
            <w:webHidden/>
          </w:rPr>
          <w:instrText xml:space="preserve"> PAGEREF _Toc438012839 \h </w:instrText>
        </w:r>
        <w:r w:rsidR="00201FA6">
          <w:rPr>
            <w:noProof/>
            <w:webHidden/>
          </w:rPr>
        </w:r>
        <w:r w:rsidR="00201FA6">
          <w:rPr>
            <w:noProof/>
            <w:webHidden/>
          </w:rPr>
          <w:fldChar w:fldCharType="separate"/>
        </w:r>
        <w:r w:rsidR="00201FA6">
          <w:rPr>
            <w:noProof/>
            <w:webHidden/>
          </w:rPr>
          <w:t>42</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0" w:history="1">
        <w:r w:rsidR="00201FA6" w:rsidRPr="004422D8">
          <w:rPr>
            <w:rStyle w:val="Hyperlink"/>
            <w:noProof/>
          </w:rPr>
          <w:t>2.18.10.</w:t>
        </w:r>
        <w:r w:rsidR="00201FA6">
          <w:rPr>
            <w:rFonts w:asciiTheme="minorHAnsi" w:eastAsiaTheme="minorEastAsia" w:hAnsiTheme="minorHAnsi" w:cstheme="minorBidi"/>
            <w:noProof/>
            <w:sz w:val="22"/>
            <w:szCs w:val="22"/>
          </w:rPr>
          <w:tab/>
        </w:r>
        <w:r w:rsidR="00201FA6" w:rsidRPr="004422D8">
          <w:rPr>
            <w:rStyle w:val="Hyperlink"/>
            <w:noProof/>
          </w:rPr>
          <w:t>PSO with GML Polishing</w:t>
        </w:r>
        <w:r w:rsidR="00201FA6">
          <w:rPr>
            <w:noProof/>
            <w:webHidden/>
          </w:rPr>
          <w:tab/>
        </w:r>
        <w:r w:rsidR="00201FA6">
          <w:rPr>
            <w:noProof/>
            <w:webHidden/>
          </w:rPr>
          <w:fldChar w:fldCharType="begin"/>
        </w:r>
        <w:r w:rsidR="00201FA6">
          <w:rPr>
            <w:noProof/>
            <w:webHidden/>
          </w:rPr>
          <w:instrText xml:space="preserve"> PAGEREF _Toc438012840 \h </w:instrText>
        </w:r>
        <w:r w:rsidR="00201FA6">
          <w:rPr>
            <w:noProof/>
            <w:webHidden/>
          </w:rPr>
        </w:r>
        <w:r w:rsidR="00201FA6">
          <w:rPr>
            <w:noProof/>
            <w:webHidden/>
          </w:rPr>
          <w:fldChar w:fldCharType="separate"/>
        </w:r>
        <w:r w:rsidR="00201FA6">
          <w:rPr>
            <w:noProof/>
            <w:webHidden/>
          </w:rPr>
          <w:t>43</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1" w:history="1">
        <w:r w:rsidR="00201FA6" w:rsidRPr="004422D8">
          <w:rPr>
            <w:rStyle w:val="Hyperlink"/>
            <w:noProof/>
          </w:rPr>
          <w:t>2.18.11.</w:t>
        </w:r>
        <w:r w:rsidR="00201FA6">
          <w:rPr>
            <w:rFonts w:asciiTheme="minorHAnsi" w:eastAsiaTheme="minorEastAsia" w:hAnsiTheme="minorHAnsi" w:cstheme="minorBidi"/>
            <w:noProof/>
            <w:sz w:val="22"/>
            <w:szCs w:val="22"/>
          </w:rPr>
          <w:tab/>
        </w:r>
        <w:r w:rsidR="00201FA6" w:rsidRPr="004422D8">
          <w:rPr>
            <w:rStyle w:val="Hyperlink"/>
            <w:noProof/>
          </w:rPr>
          <w:t>Balanced Exploration-Exploitation Random Search</w:t>
        </w:r>
        <w:r w:rsidR="00201FA6">
          <w:rPr>
            <w:noProof/>
            <w:webHidden/>
          </w:rPr>
          <w:tab/>
        </w:r>
        <w:r w:rsidR="00201FA6">
          <w:rPr>
            <w:noProof/>
            <w:webHidden/>
          </w:rPr>
          <w:fldChar w:fldCharType="begin"/>
        </w:r>
        <w:r w:rsidR="00201FA6">
          <w:rPr>
            <w:noProof/>
            <w:webHidden/>
          </w:rPr>
          <w:instrText xml:space="preserve"> PAGEREF _Toc438012841 \h </w:instrText>
        </w:r>
        <w:r w:rsidR="00201FA6">
          <w:rPr>
            <w:noProof/>
            <w:webHidden/>
          </w:rPr>
        </w:r>
        <w:r w:rsidR="00201FA6">
          <w:rPr>
            <w:noProof/>
            <w:webHidden/>
          </w:rPr>
          <w:fldChar w:fldCharType="separate"/>
        </w:r>
        <w:r w:rsidR="00201FA6">
          <w:rPr>
            <w:noProof/>
            <w:webHidden/>
          </w:rPr>
          <w:t>43</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2" w:history="1">
        <w:r w:rsidR="00201FA6" w:rsidRPr="004422D8">
          <w:rPr>
            <w:rStyle w:val="Hyperlink"/>
            <w:noProof/>
          </w:rPr>
          <w:t>2.18.12.</w:t>
        </w:r>
        <w:r w:rsidR="00201FA6">
          <w:rPr>
            <w:rFonts w:asciiTheme="minorHAnsi" w:eastAsiaTheme="minorEastAsia" w:hAnsiTheme="minorHAnsi" w:cstheme="minorBidi"/>
            <w:noProof/>
            <w:sz w:val="22"/>
            <w:szCs w:val="22"/>
          </w:rPr>
          <w:tab/>
        </w:r>
        <w:r w:rsidR="00201FA6" w:rsidRPr="004422D8">
          <w:rPr>
            <w:rStyle w:val="Hyperlink"/>
            <w:noProof/>
          </w:rPr>
          <w:t>Binary- and Real-coded Genetic Algorithms (BGA and RGA)</w:t>
        </w:r>
        <w:r w:rsidR="00201FA6">
          <w:rPr>
            <w:noProof/>
            <w:webHidden/>
          </w:rPr>
          <w:tab/>
        </w:r>
        <w:r w:rsidR="00201FA6">
          <w:rPr>
            <w:noProof/>
            <w:webHidden/>
          </w:rPr>
          <w:fldChar w:fldCharType="begin"/>
        </w:r>
        <w:r w:rsidR="00201FA6">
          <w:rPr>
            <w:noProof/>
            <w:webHidden/>
          </w:rPr>
          <w:instrText xml:space="preserve"> PAGEREF _Toc438012842 \h </w:instrText>
        </w:r>
        <w:r w:rsidR="00201FA6">
          <w:rPr>
            <w:noProof/>
            <w:webHidden/>
          </w:rPr>
        </w:r>
        <w:r w:rsidR="00201FA6">
          <w:rPr>
            <w:noProof/>
            <w:webHidden/>
          </w:rPr>
          <w:fldChar w:fldCharType="separate"/>
        </w:r>
        <w:r w:rsidR="00201FA6">
          <w:rPr>
            <w:noProof/>
            <w:webHidden/>
          </w:rPr>
          <w:t>43</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3" w:history="1">
        <w:r w:rsidR="00201FA6" w:rsidRPr="004422D8">
          <w:rPr>
            <w:rStyle w:val="Hyperlink"/>
            <w:noProof/>
          </w:rPr>
          <w:t>2.18.13.</w:t>
        </w:r>
        <w:r w:rsidR="00201FA6">
          <w:rPr>
            <w:rFonts w:asciiTheme="minorHAnsi" w:eastAsiaTheme="minorEastAsia" w:hAnsiTheme="minorHAnsi" w:cstheme="minorBidi"/>
            <w:noProof/>
            <w:sz w:val="22"/>
            <w:szCs w:val="22"/>
          </w:rPr>
          <w:tab/>
        </w:r>
        <w:r w:rsidR="00201FA6" w:rsidRPr="004422D8">
          <w:rPr>
            <w:rStyle w:val="Hyperlink"/>
            <w:noProof/>
          </w:rPr>
          <w:t>Combinatorial (Discrete) Simulated Annealing</w:t>
        </w:r>
        <w:r w:rsidR="00201FA6">
          <w:rPr>
            <w:noProof/>
            <w:webHidden/>
          </w:rPr>
          <w:tab/>
        </w:r>
        <w:r w:rsidR="00201FA6">
          <w:rPr>
            <w:noProof/>
            <w:webHidden/>
          </w:rPr>
          <w:fldChar w:fldCharType="begin"/>
        </w:r>
        <w:r w:rsidR="00201FA6">
          <w:rPr>
            <w:noProof/>
            <w:webHidden/>
          </w:rPr>
          <w:instrText xml:space="preserve"> PAGEREF _Toc438012843 \h </w:instrText>
        </w:r>
        <w:r w:rsidR="00201FA6">
          <w:rPr>
            <w:noProof/>
            <w:webHidden/>
          </w:rPr>
        </w:r>
        <w:r w:rsidR="00201FA6">
          <w:rPr>
            <w:noProof/>
            <w:webHidden/>
          </w:rPr>
          <w:fldChar w:fldCharType="separate"/>
        </w:r>
        <w:r w:rsidR="00201FA6">
          <w:rPr>
            <w:noProof/>
            <w:webHidden/>
          </w:rPr>
          <w:t>44</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4" w:history="1">
        <w:r w:rsidR="00201FA6" w:rsidRPr="004422D8">
          <w:rPr>
            <w:rStyle w:val="Hyperlink"/>
            <w:noProof/>
          </w:rPr>
          <w:t>2.18.14.</w:t>
        </w:r>
        <w:r w:rsidR="00201FA6">
          <w:rPr>
            <w:rFonts w:asciiTheme="minorHAnsi" w:eastAsiaTheme="minorEastAsia" w:hAnsiTheme="minorHAnsi" w:cstheme="minorBidi"/>
            <w:noProof/>
            <w:sz w:val="22"/>
            <w:szCs w:val="22"/>
          </w:rPr>
          <w:tab/>
        </w:r>
        <w:r w:rsidR="00201FA6" w:rsidRPr="004422D8">
          <w:rPr>
            <w:rStyle w:val="Hyperlink"/>
            <w:noProof/>
          </w:rPr>
          <w:t>Simulated Annealing</w:t>
        </w:r>
        <w:r w:rsidR="00201FA6">
          <w:rPr>
            <w:noProof/>
            <w:webHidden/>
          </w:rPr>
          <w:tab/>
        </w:r>
        <w:r w:rsidR="00201FA6">
          <w:rPr>
            <w:noProof/>
            <w:webHidden/>
          </w:rPr>
          <w:fldChar w:fldCharType="begin"/>
        </w:r>
        <w:r w:rsidR="00201FA6">
          <w:rPr>
            <w:noProof/>
            <w:webHidden/>
          </w:rPr>
          <w:instrText xml:space="preserve"> PAGEREF _Toc438012844 \h </w:instrText>
        </w:r>
        <w:r w:rsidR="00201FA6">
          <w:rPr>
            <w:noProof/>
            <w:webHidden/>
          </w:rPr>
        </w:r>
        <w:r w:rsidR="00201FA6">
          <w:rPr>
            <w:noProof/>
            <w:webHidden/>
          </w:rPr>
          <w:fldChar w:fldCharType="separate"/>
        </w:r>
        <w:r w:rsidR="00201FA6">
          <w:rPr>
            <w:noProof/>
            <w:webHidden/>
          </w:rPr>
          <w:t>45</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5" w:history="1">
        <w:r w:rsidR="00201FA6" w:rsidRPr="004422D8">
          <w:rPr>
            <w:rStyle w:val="Hyperlink"/>
            <w:noProof/>
          </w:rPr>
          <w:t>2.18.15.</w:t>
        </w:r>
        <w:r w:rsidR="00201FA6">
          <w:rPr>
            <w:rFonts w:asciiTheme="minorHAnsi" w:eastAsiaTheme="minorEastAsia" w:hAnsiTheme="minorHAnsi" w:cstheme="minorBidi"/>
            <w:noProof/>
            <w:sz w:val="22"/>
            <w:szCs w:val="22"/>
          </w:rPr>
          <w:tab/>
        </w:r>
        <w:r w:rsidR="00201FA6" w:rsidRPr="004422D8">
          <w:rPr>
            <w:rStyle w:val="Hyperlink"/>
            <w:noProof/>
          </w:rPr>
          <w:t>Vanderbilt-Louie Simulated Annealing</w:t>
        </w:r>
        <w:r w:rsidR="00201FA6">
          <w:rPr>
            <w:noProof/>
            <w:webHidden/>
          </w:rPr>
          <w:tab/>
        </w:r>
        <w:r w:rsidR="00201FA6">
          <w:rPr>
            <w:noProof/>
            <w:webHidden/>
          </w:rPr>
          <w:fldChar w:fldCharType="begin"/>
        </w:r>
        <w:r w:rsidR="00201FA6">
          <w:rPr>
            <w:noProof/>
            <w:webHidden/>
          </w:rPr>
          <w:instrText xml:space="preserve"> PAGEREF _Toc438012845 \h </w:instrText>
        </w:r>
        <w:r w:rsidR="00201FA6">
          <w:rPr>
            <w:noProof/>
            <w:webHidden/>
          </w:rPr>
        </w:r>
        <w:r w:rsidR="00201FA6">
          <w:rPr>
            <w:noProof/>
            <w:webHidden/>
          </w:rPr>
          <w:fldChar w:fldCharType="separate"/>
        </w:r>
        <w:r w:rsidR="00201FA6">
          <w:rPr>
            <w:noProof/>
            <w:webHidden/>
          </w:rPr>
          <w:t>46</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6" w:history="1">
        <w:r w:rsidR="00201FA6" w:rsidRPr="004422D8">
          <w:rPr>
            <w:rStyle w:val="Hyperlink"/>
            <w:noProof/>
          </w:rPr>
          <w:t>2.18.16.</w:t>
        </w:r>
        <w:r w:rsidR="00201FA6">
          <w:rPr>
            <w:rFonts w:asciiTheme="minorHAnsi" w:eastAsiaTheme="minorEastAsia" w:hAnsiTheme="minorHAnsi" w:cstheme="minorBidi"/>
            <w:noProof/>
            <w:sz w:val="22"/>
            <w:szCs w:val="22"/>
          </w:rPr>
          <w:tab/>
        </w:r>
        <w:r w:rsidR="00201FA6" w:rsidRPr="004422D8">
          <w:rPr>
            <w:rStyle w:val="Hyperlink"/>
            <w:noProof/>
          </w:rPr>
          <w:t>Discrete DDS</w:t>
        </w:r>
        <w:r w:rsidR="00201FA6">
          <w:rPr>
            <w:noProof/>
            <w:webHidden/>
          </w:rPr>
          <w:tab/>
        </w:r>
        <w:r w:rsidR="00201FA6">
          <w:rPr>
            <w:noProof/>
            <w:webHidden/>
          </w:rPr>
          <w:fldChar w:fldCharType="begin"/>
        </w:r>
        <w:r w:rsidR="00201FA6">
          <w:rPr>
            <w:noProof/>
            <w:webHidden/>
          </w:rPr>
          <w:instrText xml:space="preserve"> PAGEREF _Toc438012846 \h </w:instrText>
        </w:r>
        <w:r w:rsidR="00201FA6">
          <w:rPr>
            <w:noProof/>
            <w:webHidden/>
          </w:rPr>
        </w:r>
        <w:r w:rsidR="00201FA6">
          <w:rPr>
            <w:noProof/>
            <w:webHidden/>
          </w:rPr>
          <w:fldChar w:fldCharType="separate"/>
        </w:r>
        <w:r w:rsidR="00201FA6">
          <w:rPr>
            <w:noProof/>
            <w:webHidden/>
          </w:rPr>
          <w:t>46</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7" w:history="1">
        <w:r w:rsidR="00201FA6" w:rsidRPr="004422D8">
          <w:rPr>
            <w:rStyle w:val="Hyperlink"/>
            <w:noProof/>
          </w:rPr>
          <w:t>2.18.17.</w:t>
        </w:r>
        <w:r w:rsidR="00201FA6">
          <w:rPr>
            <w:rFonts w:asciiTheme="minorHAnsi" w:eastAsiaTheme="minorEastAsia" w:hAnsiTheme="minorHAnsi" w:cstheme="minorBidi"/>
            <w:noProof/>
            <w:sz w:val="22"/>
            <w:szCs w:val="22"/>
          </w:rPr>
          <w:tab/>
        </w:r>
        <w:r w:rsidR="00201FA6" w:rsidRPr="004422D8">
          <w:rPr>
            <w:rStyle w:val="Hyperlink"/>
            <w:noProof/>
          </w:rPr>
          <w:t>Dynamically Dimensioned Search (DDS)</w:t>
        </w:r>
        <w:r w:rsidR="00201FA6">
          <w:rPr>
            <w:noProof/>
            <w:webHidden/>
          </w:rPr>
          <w:tab/>
        </w:r>
        <w:r w:rsidR="00201FA6">
          <w:rPr>
            <w:noProof/>
            <w:webHidden/>
          </w:rPr>
          <w:fldChar w:fldCharType="begin"/>
        </w:r>
        <w:r w:rsidR="00201FA6">
          <w:rPr>
            <w:noProof/>
            <w:webHidden/>
          </w:rPr>
          <w:instrText xml:space="preserve"> PAGEREF _Toc438012847 \h </w:instrText>
        </w:r>
        <w:r w:rsidR="00201FA6">
          <w:rPr>
            <w:noProof/>
            <w:webHidden/>
          </w:rPr>
        </w:r>
        <w:r w:rsidR="00201FA6">
          <w:rPr>
            <w:noProof/>
            <w:webHidden/>
          </w:rPr>
          <w:fldChar w:fldCharType="separate"/>
        </w:r>
        <w:r w:rsidR="00201FA6">
          <w:rPr>
            <w:noProof/>
            <w:webHidden/>
          </w:rPr>
          <w:t>47</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8" w:history="1">
        <w:r w:rsidR="00201FA6" w:rsidRPr="004422D8">
          <w:rPr>
            <w:rStyle w:val="Hyperlink"/>
            <w:noProof/>
          </w:rPr>
          <w:t>2.18.18.</w:t>
        </w:r>
        <w:r w:rsidR="00201FA6">
          <w:rPr>
            <w:rFonts w:asciiTheme="minorHAnsi" w:eastAsiaTheme="minorEastAsia" w:hAnsiTheme="minorHAnsi" w:cstheme="minorBidi"/>
            <w:noProof/>
            <w:sz w:val="22"/>
            <w:szCs w:val="22"/>
          </w:rPr>
          <w:tab/>
        </w:r>
        <w:r w:rsidR="00201FA6" w:rsidRPr="004422D8">
          <w:rPr>
            <w:rStyle w:val="Hyperlink"/>
            <w:noProof/>
          </w:rPr>
          <w:t>Asynchronous Parallel DDS</w:t>
        </w:r>
        <w:r w:rsidR="00201FA6">
          <w:rPr>
            <w:noProof/>
            <w:webHidden/>
          </w:rPr>
          <w:tab/>
        </w:r>
        <w:r w:rsidR="00201FA6">
          <w:rPr>
            <w:noProof/>
            <w:webHidden/>
          </w:rPr>
          <w:fldChar w:fldCharType="begin"/>
        </w:r>
        <w:r w:rsidR="00201FA6">
          <w:rPr>
            <w:noProof/>
            <w:webHidden/>
          </w:rPr>
          <w:instrText xml:space="preserve"> PAGEREF _Toc438012848 \h </w:instrText>
        </w:r>
        <w:r w:rsidR="00201FA6">
          <w:rPr>
            <w:noProof/>
            <w:webHidden/>
          </w:rPr>
        </w:r>
        <w:r w:rsidR="00201FA6">
          <w:rPr>
            <w:noProof/>
            <w:webHidden/>
          </w:rPr>
          <w:fldChar w:fldCharType="separate"/>
        </w:r>
        <w:r w:rsidR="00201FA6">
          <w:rPr>
            <w:noProof/>
            <w:webHidden/>
          </w:rPr>
          <w:t>47</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49" w:history="1">
        <w:r w:rsidR="00201FA6" w:rsidRPr="004422D8">
          <w:rPr>
            <w:rStyle w:val="Hyperlink"/>
            <w:noProof/>
          </w:rPr>
          <w:t>2.18.19.</w:t>
        </w:r>
        <w:r w:rsidR="00201FA6">
          <w:rPr>
            <w:rFonts w:asciiTheme="minorHAnsi" w:eastAsiaTheme="minorEastAsia" w:hAnsiTheme="minorHAnsi" w:cstheme="minorBidi"/>
            <w:noProof/>
            <w:sz w:val="22"/>
            <w:szCs w:val="22"/>
          </w:rPr>
          <w:tab/>
        </w:r>
        <w:r w:rsidR="00201FA6" w:rsidRPr="004422D8">
          <w:rPr>
            <w:rStyle w:val="Hyperlink"/>
            <w:noProof/>
          </w:rPr>
          <w:t>Shuffled Complex Evolution (SCE)</w:t>
        </w:r>
        <w:r w:rsidR="00201FA6">
          <w:rPr>
            <w:noProof/>
            <w:webHidden/>
          </w:rPr>
          <w:tab/>
        </w:r>
        <w:r w:rsidR="00201FA6">
          <w:rPr>
            <w:noProof/>
            <w:webHidden/>
          </w:rPr>
          <w:fldChar w:fldCharType="begin"/>
        </w:r>
        <w:r w:rsidR="00201FA6">
          <w:rPr>
            <w:noProof/>
            <w:webHidden/>
          </w:rPr>
          <w:instrText xml:space="preserve"> PAGEREF _Toc438012849 \h </w:instrText>
        </w:r>
        <w:r w:rsidR="00201FA6">
          <w:rPr>
            <w:noProof/>
            <w:webHidden/>
          </w:rPr>
        </w:r>
        <w:r w:rsidR="00201FA6">
          <w:rPr>
            <w:noProof/>
            <w:webHidden/>
          </w:rPr>
          <w:fldChar w:fldCharType="separate"/>
        </w:r>
        <w:r w:rsidR="00201FA6">
          <w:rPr>
            <w:noProof/>
            <w:webHidden/>
          </w:rPr>
          <w:t>48</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0" w:history="1">
        <w:r w:rsidR="00201FA6" w:rsidRPr="004422D8">
          <w:rPr>
            <w:rStyle w:val="Hyperlink"/>
            <w:noProof/>
          </w:rPr>
          <w:t>2.18.20.</w:t>
        </w:r>
        <w:r w:rsidR="00201FA6">
          <w:rPr>
            <w:rFonts w:asciiTheme="minorHAnsi" w:eastAsiaTheme="minorEastAsia" w:hAnsiTheme="minorHAnsi" w:cstheme="minorBidi"/>
            <w:noProof/>
            <w:sz w:val="22"/>
            <w:szCs w:val="22"/>
          </w:rPr>
          <w:tab/>
        </w:r>
        <w:r w:rsidR="00201FA6" w:rsidRPr="004422D8">
          <w:rPr>
            <w:rStyle w:val="Hyperlink"/>
            <w:noProof/>
          </w:rPr>
          <w:t>Sampling Algorithm (Big Bang - Big Crunch)</w:t>
        </w:r>
        <w:r w:rsidR="00201FA6">
          <w:rPr>
            <w:noProof/>
            <w:webHidden/>
          </w:rPr>
          <w:tab/>
        </w:r>
        <w:r w:rsidR="00201FA6">
          <w:rPr>
            <w:noProof/>
            <w:webHidden/>
          </w:rPr>
          <w:fldChar w:fldCharType="begin"/>
        </w:r>
        <w:r w:rsidR="00201FA6">
          <w:rPr>
            <w:noProof/>
            <w:webHidden/>
          </w:rPr>
          <w:instrText xml:space="preserve"> PAGEREF _Toc438012850 \h </w:instrText>
        </w:r>
        <w:r w:rsidR="00201FA6">
          <w:rPr>
            <w:noProof/>
            <w:webHidden/>
          </w:rPr>
        </w:r>
        <w:r w:rsidR="00201FA6">
          <w:rPr>
            <w:noProof/>
            <w:webHidden/>
          </w:rPr>
          <w:fldChar w:fldCharType="separate"/>
        </w:r>
        <w:r w:rsidR="00201FA6">
          <w:rPr>
            <w:noProof/>
            <w:webHidden/>
          </w:rPr>
          <w:t>50</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51" w:history="1">
        <w:r w:rsidR="00201FA6" w:rsidRPr="004422D8">
          <w:rPr>
            <w:rStyle w:val="Hyperlink"/>
            <w:noProof/>
          </w:rPr>
          <w:t>2.19.</w:t>
        </w:r>
        <w:r w:rsidR="00201FA6">
          <w:rPr>
            <w:rFonts w:asciiTheme="minorHAnsi" w:eastAsiaTheme="minorEastAsia" w:hAnsiTheme="minorHAnsi" w:cstheme="minorBidi"/>
            <w:noProof/>
            <w:sz w:val="22"/>
            <w:szCs w:val="22"/>
          </w:rPr>
          <w:tab/>
        </w:r>
        <w:r w:rsidR="00201FA6" w:rsidRPr="004422D8">
          <w:rPr>
            <w:rStyle w:val="Hyperlink"/>
            <w:noProof/>
          </w:rPr>
          <w:t>ostIn – Uncertainty-based Search Algorithms</w:t>
        </w:r>
        <w:r w:rsidR="00201FA6">
          <w:rPr>
            <w:noProof/>
            <w:webHidden/>
          </w:rPr>
          <w:tab/>
        </w:r>
        <w:r w:rsidR="00201FA6">
          <w:rPr>
            <w:noProof/>
            <w:webHidden/>
          </w:rPr>
          <w:fldChar w:fldCharType="begin"/>
        </w:r>
        <w:r w:rsidR="00201FA6">
          <w:rPr>
            <w:noProof/>
            <w:webHidden/>
          </w:rPr>
          <w:instrText xml:space="preserve"> PAGEREF _Toc438012851 \h </w:instrText>
        </w:r>
        <w:r w:rsidR="00201FA6">
          <w:rPr>
            <w:noProof/>
            <w:webHidden/>
          </w:rPr>
        </w:r>
        <w:r w:rsidR="00201FA6">
          <w:rPr>
            <w:noProof/>
            <w:webHidden/>
          </w:rPr>
          <w:fldChar w:fldCharType="separate"/>
        </w:r>
        <w:r w:rsidR="00201FA6">
          <w:rPr>
            <w:noProof/>
            <w:webHidden/>
          </w:rPr>
          <w:t>50</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2" w:history="1">
        <w:r w:rsidR="00201FA6" w:rsidRPr="004422D8">
          <w:rPr>
            <w:rStyle w:val="Hyperlink"/>
            <w:noProof/>
          </w:rPr>
          <w:t>2.19.1.</w:t>
        </w:r>
        <w:r w:rsidR="00201FA6">
          <w:rPr>
            <w:rFonts w:asciiTheme="minorHAnsi" w:eastAsiaTheme="minorEastAsia" w:hAnsiTheme="minorHAnsi" w:cstheme="minorBidi"/>
            <w:noProof/>
            <w:sz w:val="22"/>
            <w:szCs w:val="22"/>
          </w:rPr>
          <w:tab/>
        </w:r>
        <w:r w:rsidR="00201FA6" w:rsidRPr="004422D8">
          <w:rPr>
            <w:rStyle w:val="Hyperlink"/>
            <w:noProof/>
          </w:rPr>
          <w:t>DDS for Approximation of Uncertainty</w:t>
        </w:r>
        <w:r w:rsidR="00201FA6">
          <w:rPr>
            <w:noProof/>
            <w:webHidden/>
          </w:rPr>
          <w:tab/>
        </w:r>
        <w:r w:rsidR="00201FA6">
          <w:rPr>
            <w:noProof/>
            <w:webHidden/>
          </w:rPr>
          <w:fldChar w:fldCharType="begin"/>
        </w:r>
        <w:r w:rsidR="00201FA6">
          <w:rPr>
            <w:noProof/>
            <w:webHidden/>
          </w:rPr>
          <w:instrText xml:space="preserve"> PAGEREF _Toc438012852 \h </w:instrText>
        </w:r>
        <w:r w:rsidR="00201FA6">
          <w:rPr>
            <w:noProof/>
            <w:webHidden/>
          </w:rPr>
        </w:r>
        <w:r w:rsidR="00201FA6">
          <w:rPr>
            <w:noProof/>
            <w:webHidden/>
          </w:rPr>
          <w:fldChar w:fldCharType="separate"/>
        </w:r>
        <w:r w:rsidR="00201FA6">
          <w:rPr>
            <w:noProof/>
            <w:webHidden/>
          </w:rPr>
          <w:t>50</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3" w:history="1">
        <w:r w:rsidR="00201FA6" w:rsidRPr="004422D8">
          <w:rPr>
            <w:rStyle w:val="Hyperlink"/>
            <w:noProof/>
          </w:rPr>
          <w:t>2.19.2.</w:t>
        </w:r>
        <w:r w:rsidR="00201FA6">
          <w:rPr>
            <w:rFonts w:asciiTheme="minorHAnsi" w:eastAsiaTheme="minorEastAsia" w:hAnsiTheme="minorHAnsi" w:cstheme="minorBidi"/>
            <w:noProof/>
            <w:sz w:val="22"/>
            <w:szCs w:val="22"/>
          </w:rPr>
          <w:tab/>
        </w:r>
        <w:r w:rsidR="00201FA6" w:rsidRPr="004422D8">
          <w:rPr>
            <w:rStyle w:val="Hyperlink"/>
            <w:noProof/>
          </w:rPr>
          <w:t>Generalized Likelihood Uncertainty Estimation (GLUE)</w:t>
        </w:r>
        <w:r w:rsidR="00201FA6">
          <w:rPr>
            <w:noProof/>
            <w:webHidden/>
          </w:rPr>
          <w:tab/>
        </w:r>
        <w:r w:rsidR="00201FA6">
          <w:rPr>
            <w:noProof/>
            <w:webHidden/>
          </w:rPr>
          <w:fldChar w:fldCharType="begin"/>
        </w:r>
        <w:r w:rsidR="00201FA6">
          <w:rPr>
            <w:noProof/>
            <w:webHidden/>
          </w:rPr>
          <w:instrText xml:space="preserve"> PAGEREF _Toc438012853 \h </w:instrText>
        </w:r>
        <w:r w:rsidR="00201FA6">
          <w:rPr>
            <w:noProof/>
            <w:webHidden/>
          </w:rPr>
        </w:r>
        <w:r w:rsidR="00201FA6">
          <w:rPr>
            <w:noProof/>
            <w:webHidden/>
          </w:rPr>
          <w:fldChar w:fldCharType="separate"/>
        </w:r>
        <w:r w:rsidR="00201FA6">
          <w:rPr>
            <w:noProof/>
            <w:webHidden/>
          </w:rPr>
          <w:t>52</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4" w:history="1">
        <w:r w:rsidR="00201FA6" w:rsidRPr="004422D8">
          <w:rPr>
            <w:rStyle w:val="Hyperlink"/>
            <w:noProof/>
          </w:rPr>
          <w:t>2.19.3.</w:t>
        </w:r>
        <w:r w:rsidR="00201FA6">
          <w:rPr>
            <w:rFonts w:asciiTheme="minorHAnsi" w:eastAsiaTheme="minorEastAsia" w:hAnsiTheme="minorHAnsi" w:cstheme="minorBidi"/>
            <w:noProof/>
            <w:sz w:val="22"/>
            <w:szCs w:val="22"/>
          </w:rPr>
          <w:tab/>
        </w:r>
        <w:r w:rsidR="00201FA6" w:rsidRPr="004422D8">
          <w:rPr>
            <w:rStyle w:val="Hyperlink"/>
            <w:noProof/>
          </w:rPr>
          <w:t>Metropolis-Hastings Markov Chain Monte Carlo (MCMC)</w:t>
        </w:r>
        <w:r w:rsidR="00201FA6">
          <w:rPr>
            <w:noProof/>
            <w:webHidden/>
          </w:rPr>
          <w:tab/>
        </w:r>
        <w:r w:rsidR="00201FA6">
          <w:rPr>
            <w:noProof/>
            <w:webHidden/>
          </w:rPr>
          <w:fldChar w:fldCharType="begin"/>
        </w:r>
        <w:r w:rsidR="00201FA6">
          <w:rPr>
            <w:noProof/>
            <w:webHidden/>
          </w:rPr>
          <w:instrText xml:space="preserve"> PAGEREF _Toc438012854 \h </w:instrText>
        </w:r>
        <w:r w:rsidR="00201FA6">
          <w:rPr>
            <w:noProof/>
            <w:webHidden/>
          </w:rPr>
        </w:r>
        <w:r w:rsidR="00201FA6">
          <w:rPr>
            <w:noProof/>
            <w:webHidden/>
          </w:rPr>
          <w:fldChar w:fldCharType="separate"/>
        </w:r>
        <w:r w:rsidR="00201FA6">
          <w:rPr>
            <w:noProof/>
            <w:webHidden/>
          </w:rPr>
          <w:t>53</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5" w:history="1">
        <w:r w:rsidR="00201FA6" w:rsidRPr="004422D8">
          <w:rPr>
            <w:rStyle w:val="Hyperlink"/>
            <w:noProof/>
          </w:rPr>
          <w:t>2.19.4.</w:t>
        </w:r>
        <w:r w:rsidR="00201FA6">
          <w:rPr>
            <w:rFonts w:asciiTheme="minorHAnsi" w:eastAsiaTheme="minorEastAsia" w:hAnsiTheme="minorHAnsi" w:cstheme="minorBidi"/>
            <w:noProof/>
            <w:sz w:val="22"/>
            <w:szCs w:val="22"/>
          </w:rPr>
          <w:tab/>
        </w:r>
        <w:r w:rsidR="00201FA6" w:rsidRPr="004422D8">
          <w:rPr>
            <w:rStyle w:val="Hyperlink"/>
            <w:noProof/>
          </w:rPr>
          <w:t>Rejection Sampling</w:t>
        </w:r>
        <w:r w:rsidR="00201FA6">
          <w:rPr>
            <w:noProof/>
            <w:webHidden/>
          </w:rPr>
          <w:tab/>
        </w:r>
        <w:r w:rsidR="00201FA6">
          <w:rPr>
            <w:noProof/>
            <w:webHidden/>
          </w:rPr>
          <w:fldChar w:fldCharType="begin"/>
        </w:r>
        <w:r w:rsidR="00201FA6">
          <w:rPr>
            <w:noProof/>
            <w:webHidden/>
          </w:rPr>
          <w:instrText xml:space="preserve"> PAGEREF _Toc438012855 \h </w:instrText>
        </w:r>
        <w:r w:rsidR="00201FA6">
          <w:rPr>
            <w:noProof/>
            <w:webHidden/>
          </w:rPr>
        </w:r>
        <w:r w:rsidR="00201FA6">
          <w:rPr>
            <w:noProof/>
            <w:webHidden/>
          </w:rPr>
          <w:fldChar w:fldCharType="separate"/>
        </w:r>
        <w:r w:rsidR="00201FA6">
          <w:rPr>
            <w:noProof/>
            <w:webHidden/>
          </w:rPr>
          <w:t>54</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56" w:history="1">
        <w:r w:rsidR="00201FA6" w:rsidRPr="004422D8">
          <w:rPr>
            <w:rStyle w:val="Hyperlink"/>
            <w:noProof/>
          </w:rPr>
          <w:t>2.20.</w:t>
        </w:r>
        <w:r w:rsidR="00201FA6">
          <w:rPr>
            <w:rFonts w:asciiTheme="minorHAnsi" w:eastAsiaTheme="minorEastAsia" w:hAnsiTheme="minorHAnsi" w:cstheme="minorBidi"/>
            <w:noProof/>
            <w:sz w:val="22"/>
            <w:szCs w:val="22"/>
          </w:rPr>
          <w:tab/>
        </w:r>
        <w:r w:rsidR="00201FA6" w:rsidRPr="004422D8">
          <w:rPr>
            <w:rStyle w:val="Hyperlink"/>
            <w:noProof/>
          </w:rPr>
          <w:t>ostIn – Multi-Objective Search Algorithms</w:t>
        </w:r>
        <w:r w:rsidR="00201FA6">
          <w:rPr>
            <w:noProof/>
            <w:webHidden/>
          </w:rPr>
          <w:tab/>
        </w:r>
        <w:r w:rsidR="00201FA6">
          <w:rPr>
            <w:noProof/>
            <w:webHidden/>
          </w:rPr>
          <w:fldChar w:fldCharType="begin"/>
        </w:r>
        <w:r w:rsidR="00201FA6">
          <w:rPr>
            <w:noProof/>
            <w:webHidden/>
          </w:rPr>
          <w:instrText xml:space="preserve"> PAGEREF _Toc438012856 \h </w:instrText>
        </w:r>
        <w:r w:rsidR="00201FA6">
          <w:rPr>
            <w:noProof/>
            <w:webHidden/>
          </w:rPr>
        </w:r>
        <w:r w:rsidR="00201FA6">
          <w:rPr>
            <w:noProof/>
            <w:webHidden/>
          </w:rPr>
          <w:fldChar w:fldCharType="separate"/>
        </w:r>
        <w:r w:rsidR="00201FA6">
          <w:rPr>
            <w:noProof/>
            <w:webHidden/>
          </w:rPr>
          <w:t>54</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7" w:history="1">
        <w:r w:rsidR="00201FA6" w:rsidRPr="004422D8">
          <w:rPr>
            <w:rStyle w:val="Hyperlink"/>
            <w:noProof/>
          </w:rPr>
          <w:t>2.20.1.</w:t>
        </w:r>
        <w:r w:rsidR="00201FA6">
          <w:rPr>
            <w:rFonts w:asciiTheme="minorHAnsi" w:eastAsiaTheme="minorEastAsia" w:hAnsiTheme="minorHAnsi" w:cstheme="minorBidi"/>
            <w:noProof/>
            <w:sz w:val="22"/>
            <w:szCs w:val="22"/>
          </w:rPr>
          <w:tab/>
        </w:r>
        <w:r w:rsidR="00201FA6" w:rsidRPr="004422D8">
          <w:rPr>
            <w:rStyle w:val="Hyperlink"/>
            <w:noProof/>
          </w:rPr>
          <w:t>Pareto Archived DDS (PADDS)</w:t>
        </w:r>
        <w:r w:rsidR="00201FA6">
          <w:rPr>
            <w:noProof/>
            <w:webHidden/>
          </w:rPr>
          <w:tab/>
        </w:r>
        <w:r w:rsidR="00201FA6">
          <w:rPr>
            <w:noProof/>
            <w:webHidden/>
          </w:rPr>
          <w:fldChar w:fldCharType="begin"/>
        </w:r>
        <w:r w:rsidR="00201FA6">
          <w:rPr>
            <w:noProof/>
            <w:webHidden/>
          </w:rPr>
          <w:instrText xml:space="preserve"> PAGEREF _Toc438012857 \h </w:instrText>
        </w:r>
        <w:r w:rsidR="00201FA6">
          <w:rPr>
            <w:noProof/>
            <w:webHidden/>
          </w:rPr>
        </w:r>
        <w:r w:rsidR="00201FA6">
          <w:rPr>
            <w:noProof/>
            <w:webHidden/>
          </w:rPr>
          <w:fldChar w:fldCharType="separate"/>
        </w:r>
        <w:r w:rsidR="00201FA6">
          <w:rPr>
            <w:noProof/>
            <w:webHidden/>
          </w:rPr>
          <w:t>55</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8" w:history="1">
        <w:r w:rsidR="00201FA6" w:rsidRPr="004422D8">
          <w:rPr>
            <w:rStyle w:val="Hyperlink"/>
            <w:noProof/>
          </w:rPr>
          <w:t>2.20.2.</w:t>
        </w:r>
        <w:r w:rsidR="00201FA6">
          <w:rPr>
            <w:rFonts w:asciiTheme="minorHAnsi" w:eastAsiaTheme="minorEastAsia" w:hAnsiTheme="minorHAnsi" w:cstheme="minorBidi"/>
            <w:noProof/>
            <w:sz w:val="22"/>
            <w:szCs w:val="22"/>
          </w:rPr>
          <w:tab/>
        </w:r>
        <w:r w:rsidR="00201FA6" w:rsidRPr="004422D8">
          <w:rPr>
            <w:rStyle w:val="Hyperlink"/>
            <w:noProof/>
          </w:rPr>
          <w:t>Asynchronous Parallel PADDS</w:t>
        </w:r>
        <w:r w:rsidR="00201FA6">
          <w:rPr>
            <w:noProof/>
            <w:webHidden/>
          </w:rPr>
          <w:tab/>
        </w:r>
        <w:r w:rsidR="00201FA6">
          <w:rPr>
            <w:noProof/>
            <w:webHidden/>
          </w:rPr>
          <w:fldChar w:fldCharType="begin"/>
        </w:r>
        <w:r w:rsidR="00201FA6">
          <w:rPr>
            <w:noProof/>
            <w:webHidden/>
          </w:rPr>
          <w:instrText xml:space="preserve"> PAGEREF _Toc438012858 \h </w:instrText>
        </w:r>
        <w:r w:rsidR="00201FA6">
          <w:rPr>
            <w:noProof/>
            <w:webHidden/>
          </w:rPr>
        </w:r>
        <w:r w:rsidR="00201FA6">
          <w:rPr>
            <w:noProof/>
            <w:webHidden/>
          </w:rPr>
          <w:fldChar w:fldCharType="separate"/>
        </w:r>
        <w:r w:rsidR="00201FA6">
          <w:rPr>
            <w:noProof/>
            <w:webHidden/>
          </w:rPr>
          <w:t>55</w:t>
        </w:r>
        <w:r w:rsidR="00201FA6">
          <w:rPr>
            <w:noProof/>
            <w:webHidden/>
          </w:rPr>
          <w:fldChar w:fldCharType="end"/>
        </w:r>
      </w:hyperlink>
    </w:p>
    <w:p w:rsidR="00201FA6" w:rsidRDefault="00981FBB">
      <w:pPr>
        <w:pStyle w:val="TOC2"/>
        <w:tabs>
          <w:tab w:val="left" w:pos="1320"/>
          <w:tab w:val="right" w:leader="dot" w:pos="9350"/>
        </w:tabs>
        <w:rPr>
          <w:rFonts w:asciiTheme="minorHAnsi" w:eastAsiaTheme="minorEastAsia" w:hAnsiTheme="minorHAnsi" w:cstheme="minorBidi"/>
          <w:noProof/>
          <w:sz w:val="22"/>
          <w:szCs w:val="22"/>
        </w:rPr>
      </w:pPr>
      <w:hyperlink w:anchor="_Toc438012859" w:history="1">
        <w:r w:rsidR="00201FA6" w:rsidRPr="004422D8">
          <w:rPr>
            <w:rStyle w:val="Hyperlink"/>
            <w:noProof/>
          </w:rPr>
          <w:t>2.20.3.</w:t>
        </w:r>
        <w:r w:rsidR="00201FA6">
          <w:rPr>
            <w:rFonts w:asciiTheme="minorHAnsi" w:eastAsiaTheme="minorEastAsia" w:hAnsiTheme="minorHAnsi" w:cstheme="minorBidi"/>
            <w:noProof/>
            <w:sz w:val="22"/>
            <w:szCs w:val="22"/>
          </w:rPr>
          <w:tab/>
        </w:r>
        <w:r w:rsidR="00201FA6" w:rsidRPr="004422D8">
          <w:rPr>
            <w:rStyle w:val="Hyperlink"/>
            <w:noProof/>
          </w:rPr>
          <w:t>Simple Multi-Objective Optimization Test Heuristic (SMOOTH)</w:t>
        </w:r>
        <w:r w:rsidR="00201FA6">
          <w:rPr>
            <w:noProof/>
            <w:webHidden/>
          </w:rPr>
          <w:tab/>
        </w:r>
        <w:r w:rsidR="00201FA6">
          <w:rPr>
            <w:noProof/>
            <w:webHidden/>
          </w:rPr>
          <w:fldChar w:fldCharType="begin"/>
        </w:r>
        <w:r w:rsidR="00201FA6">
          <w:rPr>
            <w:noProof/>
            <w:webHidden/>
          </w:rPr>
          <w:instrText xml:space="preserve"> PAGEREF _Toc438012859 \h </w:instrText>
        </w:r>
        <w:r w:rsidR="00201FA6">
          <w:rPr>
            <w:noProof/>
            <w:webHidden/>
          </w:rPr>
        </w:r>
        <w:r w:rsidR="00201FA6">
          <w:rPr>
            <w:noProof/>
            <w:webHidden/>
          </w:rPr>
          <w:fldChar w:fldCharType="separate"/>
        </w:r>
        <w:r w:rsidR="00201FA6">
          <w:rPr>
            <w:noProof/>
            <w:webHidden/>
          </w:rPr>
          <w:t>5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0" w:history="1">
        <w:r w:rsidR="00201FA6" w:rsidRPr="004422D8">
          <w:rPr>
            <w:rStyle w:val="Hyperlink"/>
            <w:noProof/>
          </w:rPr>
          <w:t>2.21.</w:t>
        </w:r>
        <w:r w:rsidR="00201FA6">
          <w:rPr>
            <w:rFonts w:asciiTheme="minorHAnsi" w:eastAsiaTheme="minorEastAsia" w:hAnsiTheme="minorHAnsi" w:cstheme="minorBidi"/>
            <w:noProof/>
            <w:sz w:val="22"/>
            <w:szCs w:val="22"/>
          </w:rPr>
          <w:tab/>
        </w:r>
        <w:r w:rsidR="00201FA6" w:rsidRPr="004422D8">
          <w:rPr>
            <w:rStyle w:val="Hyperlink"/>
            <w:noProof/>
          </w:rPr>
          <w:t>ostIn – Math and Stats</w:t>
        </w:r>
        <w:r w:rsidR="00201FA6">
          <w:rPr>
            <w:noProof/>
            <w:webHidden/>
          </w:rPr>
          <w:tab/>
        </w:r>
        <w:r w:rsidR="00201FA6">
          <w:rPr>
            <w:noProof/>
            <w:webHidden/>
          </w:rPr>
          <w:fldChar w:fldCharType="begin"/>
        </w:r>
        <w:r w:rsidR="00201FA6">
          <w:rPr>
            <w:noProof/>
            <w:webHidden/>
          </w:rPr>
          <w:instrText xml:space="preserve"> PAGEREF _Toc438012860 \h </w:instrText>
        </w:r>
        <w:r w:rsidR="00201FA6">
          <w:rPr>
            <w:noProof/>
            <w:webHidden/>
          </w:rPr>
        </w:r>
        <w:r w:rsidR="00201FA6">
          <w:rPr>
            <w:noProof/>
            <w:webHidden/>
          </w:rPr>
          <w:fldChar w:fldCharType="separate"/>
        </w:r>
        <w:r w:rsidR="00201FA6">
          <w:rPr>
            <w:noProof/>
            <w:webHidden/>
          </w:rPr>
          <w:t>5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1" w:history="1">
        <w:r w:rsidR="00201FA6" w:rsidRPr="004422D8">
          <w:rPr>
            <w:rStyle w:val="Hyperlink"/>
            <w:noProof/>
          </w:rPr>
          <w:t>2.22.</w:t>
        </w:r>
        <w:r w:rsidR="00201FA6">
          <w:rPr>
            <w:rFonts w:asciiTheme="minorHAnsi" w:eastAsiaTheme="minorEastAsia" w:hAnsiTheme="minorHAnsi" w:cstheme="minorBidi"/>
            <w:noProof/>
            <w:sz w:val="22"/>
            <w:szCs w:val="22"/>
          </w:rPr>
          <w:tab/>
        </w:r>
        <w:r w:rsidR="00201FA6" w:rsidRPr="004422D8">
          <w:rPr>
            <w:rStyle w:val="Hyperlink"/>
            <w:noProof/>
          </w:rPr>
          <w:t>ostIn – Line Search</w:t>
        </w:r>
        <w:r w:rsidR="00201FA6">
          <w:rPr>
            <w:noProof/>
            <w:webHidden/>
          </w:rPr>
          <w:tab/>
        </w:r>
        <w:r w:rsidR="00201FA6">
          <w:rPr>
            <w:noProof/>
            <w:webHidden/>
          </w:rPr>
          <w:fldChar w:fldCharType="begin"/>
        </w:r>
        <w:r w:rsidR="00201FA6">
          <w:rPr>
            <w:noProof/>
            <w:webHidden/>
          </w:rPr>
          <w:instrText xml:space="preserve"> PAGEREF _Toc438012861 \h </w:instrText>
        </w:r>
        <w:r w:rsidR="00201FA6">
          <w:rPr>
            <w:noProof/>
            <w:webHidden/>
          </w:rPr>
        </w:r>
        <w:r w:rsidR="00201FA6">
          <w:rPr>
            <w:noProof/>
            <w:webHidden/>
          </w:rPr>
          <w:fldChar w:fldCharType="separate"/>
        </w:r>
        <w:r w:rsidR="00201FA6">
          <w:rPr>
            <w:noProof/>
            <w:webHidden/>
          </w:rPr>
          <w:t>5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2" w:history="1">
        <w:r w:rsidR="00201FA6" w:rsidRPr="004422D8">
          <w:rPr>
            <w:rStyle w:val="Hyperlink"/>
            <w:noProof/>
          </w:rPr>
          <w:t>2.23.</w:t>
        </w:r>
        <w:r w:rsidR="00201FA6">
          <w:rPr>
            <w:rFonts w:asciiTheme="minorHAnsi" w:eastAsiaTheme="minorEastAsia" w:hAnsiTheme="minorHAnsi" w:cstheme="minorBidi"/>
            <w:noProof/>
            <w:sz w:val="22"/>
            <w:szCs w:val="22"/>
          </w:rPr>
          <w:tab/>
        </w:r>
        <w:r w:rsidR="00201FA6" w:rsidRPr="004422D8">
          <w:rPr>
            <w:rStyle w:val="Hyperlink"/>
            <w:noProof/>
          </w:rPr>
          <w:t>ostIn – General-purpose Constrained Optimization Platform (GCOP)</w:t>
        </w:r>
        <w:r w:rsidR="00201FA6">
          <w:rPr>
            <w:noProof/>
            <w:webHidden/>
          </w:rPr>
          <w:tab/>
        </w:r>
        <w:r w:rsidR="00201FA6">
          <w:rPr>
            <w:noProof/>
            <w:webHidden/>
          </w:rPr>
          <w:fldChar w:fldCharType="begin"/>
        </w:r>
        <w:r w:rsidR="00201FA6">
          <w:rPr>
            <w:noProof/>
            <w:webHidden/>
          </w:rPr>
          <w:instrText xml:space="preserve"> PAGEREF _Toc438012862 \h </w:instrText>
        </w:r>
        <w:r w:rsidR="00201FA6">
          <w:rPr>
            <w:noProof/>
            <w:webHidden/>
          </w:rPr>
        </w:r>
        <w:r w:rsidR="00201FA6">
          <w:rPr>
            <w:noProof/>
            <w:webHidden/>
          </w:rPr>
          <w:fldChar w:fldCharType="separate"/>
        </w:r>
        <w:r w:rsidR="00201FA6">
          <w:rPr>
            <w:noProof/>
            <w:webHidden/>
          </w:rPr>
          <w:t>60</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3" w:history="1">
        <w:r w:rsidR="00201FA6" w:rsidRPr="004422D8">
          <w:rPr>
            <w:rStyle w:val="Hyperlink"/>
            <w:noProof/>
          </w:rPr>
          <w:t>2.24.</w:t>
        </w:r>
        <w:r w:rsidR="00201FA6">
          <w:rPr>
            <w:rFonts w:asciiTheme="minorHAnsi" w:eastAsiaTheme="minorEastAsia" w:hAnsiTheme="minorHAnsi" w:cstheme="minorBidi"/>
            <w:noProof/>
            <w:sz w:val="22"/>
            <w:szCs w:val="22"/>
          </w:rPr>
          <w:tab/>
        </w:r>
        <w:r w:rsidR="00201FA6" w:rsidRPr="004422D8">
          <w:rPr>
            <w:rStyle w:val="Hyperlink"/>
            <w:noProof/>
          </w:rPr>
          <w:t>ostIn – Constraints</w:t>
        </w:r>
        <w:r w:rsidR="00201FA6">
          <w:rPr>
            <w:noProof/>
            <w:webHidden/>
          </w:rPr>
          <w:tab/>
        </w:r>
        <w:r w:rsidR="00201FA6">
          <w:rPr>
            <w:noProof/>
            <w:webHidden/>
          </w:rPr>
          <w:fldChar w:fldCharType="begin"/>
        </w:r>
        <w:r w:rsidR="00201FA6">
          <w:rPr>
            <w:noProof/>
            <w:webHidden/>
          </w:rPr>
          <w:instrText xml:space="preserve"> PAGEREF _Toc438012863 \h </w:instrText>
        </w:r>
        <w:r w:rsidR="00201FA6">
          <w:rPr>
            <w:noProof/>
            <w:webHidden/>
          </w:rPr>
        </w:r>
        <w:r w:rsidR="00201FA6">
          <w:rPr>
            <w:noProof/>
            <w:webHidden/>
          </w:rPr>
          <w:fldChar w:fldCharType="separate"/>
        </w:r>
        <w:r w:rsidR="00201FA6">
          <w:rPr>
            <w:noProof/>
            <w:webHidden/>
          </w:rPr>
          <w:t>61</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4" w:history="1">
        <w:r w:rsidR="00201FA6" w:rsidRPr="004422D8">
          <w:rPr>
            <w:rStyle w:val="Hyperlink"/>
            <w:noProof/>
          </w:rPr>
          <w:t>3.</w:t>
        </w:r>
        <w:r w:rsidR="00201FA6">
          <w:rPr>
            <w:rFonts w:asciiTheme="minorHAnsi" w:eastAsiaTheme="minorEastAsia" w:hAnsiTheme="minorHAnsi" w:cstheme="minorBidi"/>
            <w:noProof/>
            <w:sz w:val="22"/>
            <w:szCs w:val="22"/>
          </w:rPr>
          <w:tab/>
        </w:r>
        <w:r w:rsidR="00201FA6" w:rsidRPr="004422D8">
          <w:rPr>
            <w:rStyle w:val="Hyperlink"/>
            <w:noProof/>
          </w:rPr>
          <w:t>Running Ostrich</w:t>
        </w:r>
        <w:r w:rsidR="00201FA6">
          <w:rPr>
            <w:noProof/>
            <w:webHidden/>
          </w:rPr>
          <w:tab/>
        </w:r>
        <w:r w:rsidR="00201FA6">
          <w:rPr>
            <w:noProof/>
            <w:webHidden/>
          </w:rPr>
          <w:fldChar w:fldCharType="begin"/>
        </w:r>
        <w:r w:rsidR="00201FA6">
          <w:rPr>
            <w:noProof/>
            <w:webHidden/>
          </w:rPr>
          <w:instrText xml:space="preserve"> PAGEREF _Toc438012864 \h </w:instrText>
        </w:r>
        <w:r w:rsidR="00201FA6">
          <w:rPr>
            <w:noProof/>
            <w:webHidden/>
          </w:rPr>
        </w:r>
        <w:r w:rsidR="00201FA6">
          <w:rPr>
            <w:noProof/>
            <w:webHidden/>
          </w:rPr>
          <w:fldChar w:fldCharType="separate"/>
        </w:r>
        <w:r w:rsidR="00201FA6">
          <w:rPr>
            <w:noProof/>
            <w:webHidden/>
          </w:rPr>
          <w:t>61</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65" w:history="1">
        <w:r w:rsidR="00201FA6" w:rsidRPr="004422D8">
          <w:rPr>
            <w:rStyle w:val="Hyperlink"/>
            <w:noProof/>
          </w:rPr>
          <w:t>3.1.1.</w:t>
        </w:r>
        <w:r w:rsidR="00201FA6">
          <w:rPr>
            <w:rFonts w:asciiTheme="minorHAnsi" w:eastAsiaTheme="minorEastAsia" w:hAnsiTheme="minorHAnsi" w:cstheme="minorBidi"/>
            <w:noProof/>
            <w:sz w:val="22"/>
            <w:szCs w:val="22"/>
          </w:rPr>
          <w:tab/>
        </w:r>
        <w:r w:rsidR="00201FA6" w:rsidRPr="004422D8">
          <w:rPr>
            <w:rStyle w:val="Hyperlink"/>
            <w:noProof/>
          </w:rPr>
          <w:t>Using Weighted Sum of Squared Errors (WSSE) Calibration</w:t>
        </w:r>
        <w:r w:rsidR="00201FA6">
          <w:rPr>
            <w:noProof/>
            <w:webHidden/>
          </w:rPr>
          <w:tab/>
        </w:r>
        <w:r w:rsidR="00201FA6">
          <w:rPr>
            <w:noProof/>
            <w:webHidden/>
          </w:rPr>
          <w:fldChar w:fldCharType="begin"/>
        </w:r>
        <w:r w:rsidR="00201FA6">
          <w:rPr>
            <w:noProof/>
            <w:webHidden/>
          </w:rPr>
          <w:instrText xml:space="preserve"> PAGEREF _Toc438012865 \h </w:instrText>
        </w:r>
        <w:r w:rsidR="00201FA6">
          <w:rPr>
            <w:noProof/>
            <w:webHidden/>
          </w:rPr>
        </w:r>
        <w:r w:rsidR="00201FA6">
          <w:rPr>
            <w:noProof/>
            <w:webHidden/>
          </w:rPr>
          <w:fldChar w:fldCharType="separate"/>
        </w:r>
        <w:r w:rsidR="00201FA6">
          <w:rPr>
            <w:noProof/>
            <w:webHidden/>
          </w:rPr>
          <w:t>62</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66" w:history="1">
        <w:r w:rsidR="00201FA6" w:rsidRPr="004422D8">
          <w:rPr>
            <w:rStyle w:val="Hyperlink"/>
            <w:noProof/>
          </w:rPr>
          <w:t>3.1.2.</w:t>
        </w:r>
        <w:r w:rsidR="00201FA6">
          <w:rPr>
            <w:rFonts w:asciiTheme="minorHAnsi" w:eastAsiaTheme="minorEastAsia" w:hAnsiTheme="minorHAnsi" w:cstheme="minorBidi"/>
            <w:noProof/>
            <w:sz w:val="22"/>
            <w:szCs w:val="22"/>
          </w:rPr>
          <w:tab/>
        </w:r>
        <w:r w:rsidR="00201FA6" w:rsidRPr="004422D8">
          <w:rPr>
            <w:rStyle w:val="Hyperlink"/>
            <w:noProof/>
          </w:rPr>
          <w:t>Using the General Constrained Optimization Platform (GCOP)</w:t>
        </w:r>
        <w:r w:rsidR="00201FA6">
          <w:rPr>
            <w:noProof/>
            <w:webHidden/>
          </w:rPr>
          <w:tab/>
        </w:r>
        <w:r w:rsidR="00201FA6">
          <w:rPr>
            <w:noProof/>
            <w:webHidden/>
          </w:rPr>
          <w:fldChar w:fldCharType="begin"/>
        </w:r>
        <w:r w:rsidR="00201FA6">
          <w:rPr>
            <w:noProof/>
            <w:webHidden/>
          </w:rPr>
          <w:instrText xml:space="preserve"> PAGEREF _Toc438012866 \h </w:instrText>
        </w:r>
        <w:r w:rsidR="00201FA6">
          <w:rPr>
            <w:noProof/>
            <w:webHidden/>
          </w:rPr>
        </w:r>
        <w:r w:rsidR="00201FA6">
          <w:rPr>
            <w:noProof/>
            <w:webHidden/>
          </w:rPr>
          <w:fldChar w:fldCharType="separate"/>
        </w:r>
        <w:r w:rsidR="00201FA6">
          <w:rPr>
            <w:noProof/>
            <w:webHidden/>
          </w:rPr>
          <w:t>62</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7" w:history="1">
        <w:r w:rsidR="00201FA6" w:rsidRPr="004422D8">
          <w:rPr>
            <w:rStyle w:val="Hyperlink"/>
            <w:noProof/>
          </w:rPr>
          <w:t>3.2.</w:t>
        </w:r>
        <w:r w:rsidR="00201FA6">
          <w:rPr>
            <w:rFonts w:asciiTheme="minorHAnsi" w:eastAsiaTheme="minorEastAsia" w:hAnsiTheme="minorHAnsi" w:cstheme="minorBidi"/>
            <w:noProof/>
            <w:sz w:val="22"/>
            <w:szCs w:val="22"/>
          </w:rPr>
          <w:tab/>
        </w:r>
        <w:r w:rsidR="00201FA6" w:rsidRPr="004422D8">
          <w:rPr>
            <w:rStyle w:val="Hyperlink"/>
            <w:noProof/>
          </w:rPr>
          <w:t>Serial (Single Processor) Execution</w:t>
        </w:r>
        <w:r w:rsidR="00201FA6">
          <w:rPr>
            <w:noProof/>
            <w:webHidden/>
          </w:rPr>
          <w:tab/>
        </w:r>
        <w:r w:rsidR="00201FA6">
          <w:rPr>
            <w:noProof/>
            <w:webHidden/>
          </w:rPr>
          <w:fldChar w:fldCharType="begin"/>
        </w:r>
        <w:r w:rsidR="00201FA6">
          <w:rPr>
            <w:noProof/>
            <w:webHidden/>
          </w:rPr>
          <w:instrText xml:space="preserve"> PAGEREF _Toc438012867 \h </w:instrText>
        </w:r>
        <w:r w:rsidR="00201FA6">
          <w:rPr>
            <w:noProof/>
            <w:webHidden/>
          </w:rPr>
        </w:r>
        <w:r w:rsidR="00201FA6">
          <w:rPr>
            <w:noProof/>
            <w:webHidden/>
          </w:rPr>
          <w:fldChar w:fldCharType="separate"/>
        </w:r>
        <w:r w:rsidR="00201FA6">
          <w:rPr>
            <w:noProof/>
            <w:webHidden/>
          </w:rPr>
          <w:t>6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8" w:history="1">
        <w:r w:rsidR="00201FA6" w:rsidRPr="004422D8">
          <w:rPr>
            <w:rStyle w:val="Hyperlink"/>
            <w:noProof/>
          </w:rPr>
          <w:t>3.3.</w:t>
        </w:r>
        <w:r w:rsidR="00201FA6">
          <w:rPr>
            <w:rFonts w:asciiTheme="minorHAnsi" w:eastAsiaTheme="minorEastAsia" w:hAnsiTheme="minorHAnsi" w:cstheme="minorBidi"/>
            <w:noProof/>
            <w:sz w:val="22"/>
            <w:szCs w:val="22"/>
          </w:rPr>
          <w:tab/>
        </w:r>
        <w:r w:rsidR="00201FA6" w:rsidRPr="004422D8">
          <w:rPr>
            <w:rStyle w:val="Hyperlink"/>
            <w:noProof/>
          </w:rPr>
          <w:t>Multi-core Parallel Execution in Windows</w:t>
        </w:r>
        <w:r w:rsidR="00201FA6">
          <w:rPr>
            <w:noProof/>
            <w:webHidden/>
          </w:rPr>
          <w:tab/>
        </w:r>
        <w:r w:rsidR="00201FA6">
          <w:rPr>
            <w:noProof/>
            <w:webHidden/>
          </w:rPr>
          <w:fldChar w:fldCharType="begin"/>
        </w:r>
        <w:r w:rsidR="00201FA6">
          <w:rPr>
            <w:noProof/>
            <w:webHidden/>
          </w:rPr>
          <w:instrText xml:space="preserve"> PAGEREF _Toc438012868 \h </w:instrText>
        </w:r>
        <w:r w:rsidR="00201FA6">
          <w:rPr>
            <w:noProof/>
            <w:webHidden/>
          </w:rPr>
        </w:r>
        <w:r w:rsidR="00201FA6">
          <w:rPr>
            <w:noProof/>
            <w:webHidden/>
          </w:rPr>
          <w:fldChar w:fldCharType="separate"/>
        </w:r>
        <w:r w:rsidR="00201FA6">
          <w:rPr>
            <w:noProof/>
            <w:webHidden/>
          </w:rPr>
          <w:t>6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69" w:history="1">
        <w:r w:rsidR="00201FA6" w:rsidRPr="004422D8">
          <w:rPr>
            <w:rStyle w:val="Hyperlink"/>
            <w:noProof/>
          </w:rPr>
          <w:t>3.4.</w:t>
        </w:r>
        <w:r w:rsidR="00201FA6">
          <w:rPr>
            <w:rFonts w:asciiTheme="minorHAnsi" w:eastAsiaTheme="minorEastAsia" w:hAnsiTheme="minorHAnsi" w:cstheme="minorBidi"/>
            <w:noProof/>
            <w:sz w:val="22"/>
            <w:szCs w:val="22"/>
          </w:rPr>
          <w:tab/>
        </w:r>
        <w:r w:rsidR="00201FA6" w:rsidRPr="004422D8">
          <w:rPr>
            <w:rStyle w:val="Hyperlink"/>
            <w:noProof/>
          </w:rPr>
          <w:t>Distributed or Multi-core Parallel Execution in Linux</w:t>
        </w:r>
        <w:r w:rsidR="00201FA6">
          <w:rPr>
            <w:noProof/>
            <w:webHidden/>
          </w:rPr>
          <w:tab/>
        </w:r>
        <w:r w:rsidR="00201FA6">
          <w:rPr>
            <w:noProof/>
            <w:webHidden/>
          </w:rPr>
          <w:fldChar w:fldCharType="begin"/>
        </w:r>
        <w:r w:rsidR="00201FA6">
          <w:rPr>
            <w:noProof/>
            <w:webHidden/>
          </w:rPr>
          <w:instrText xml:space="preserve"> PAGEREF _Toc438012869 \h </w:instrText>
        </w:r>
        <w:r w:rsidR="00201FA6">
          <w:rPr>
            <w:noProof/>
            <w:webHidden/>
          </w:rPr>
        </w:r>
        <w:r w:rsidR="00201FA6">
          <w:rPr>
            <w:noProof/>
            <w:webHidden/>
          </w:rPr>
          <w:fldChar w:fldCharType="separate"/>
        </w:r>
        <w:r w:rsidR="00201FA6">
          <w:rPr>
            <w:noProof/>
            <w:webHidden/>
          </w:rPr>
          <w:t>63</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70" w:history="1">
        <w:r w:rsidR="00201FA6" w:rsidRPr="004422D8">
          <w:rPr>
            <w:rStyle w:val="Hyperlink"/>
            <w:noProof/>
          </w:rPr>
          <w:t>3.5.</w:t>
        </w:r>
        <w:r w:rsidR="00201FA6">
          <w:rPr>
            <w:rFonts w:asciiTheme="minorHAnsi" w:eastAsiaTheme="minorEastAsia" w:hAnsiTheme="minorHAnsi" w:cstheme="minorBidi"/>
            <w:noProof/>
            <w:sz w:val="22"/>
            <w:szCs w:val="22"/>
          </w:rPr>
          <w:tab/>
        </w:r>
        <w:r w:rsidR="00201FA6" w:rsidRPr="004422D8">
          <w:rPr>
            <w:rStyle w:val="Hyperlink"/>
            <w:noProof/>
          </w:rPr>
          <w:t>Aborting an Ostrich Run</w:t>
        </w:r>
        <w:r w:rsidR="00201FA6">
          <w:rPr>
            <w:noProof/>
            <w:webHidden/>
          </w:rPr>
          <w:tab/>
        </w:r>
        <w:r w:rsidR="00201FA6">
          <w:rPr>
            <w:noProof/>
            <w:webHidden/>
          </w:rPr>
          <w:fldChar w:fldCharType="begin"/>
        </w:r>
        <w:r w:rsidR="00201FA6">
          <w:rPr>
            <w:noProof/>
            <w:webHidden/>
          </w:rPr>
          <w:instrText xml:space="preserve"> PAGEREF _Toc438012870 \h </w:instrText>
        </w:r>
        <w:r w:rsidR="00201FA6">
          <w:rPr>
            <w:noProof/>
            <w:webHidden/>
          </w:rPr>
        </w:r>
        <w:r w:rsidR="00201FA6">
          <w:rPr>
            <w:noProof/>
            <w:webHidden/>
          </w:rPr>
          <w:fldChar w:fldCharType="separate"/>
        </w:r>
        <w:r w:rsidR="00201FA6">
          <w:rPr>
            <w:noProof/>
            <w:webHidden/>
          </w:rPr>
          <w:t>64</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71" w:history="1">
        <w:r w:rsidR="00201FA6" w:rsidRPr="004422D8">
          <w:rPr>
            <w:rStyle w:val="Hyperlink"/>
            <w:noProof/>
          </w:rPr>
          <w:t>3.6.</w:t>
        </w:r>
        <w:r w:rsidR="00201FA6">
          <w:rPr>
            <w:rFonts w:asciiTheme="minorHAnsi" w:eastAsiaTheme="minorEastAsia" w:hAnsiTheme="minorHAnsi" w:cstheme="minorBidi"/>
            <w:noProof/>
            <w:sz w:val="22"/>
            <w:szCs w:val="22"/>
          </w:rPr>
          <w:tab/>
        </w:r>
        <w:r w:rsidR="00201FA6" w:rsidRPr="004422D8">
          <w:rPr>
            <w:rStyle w:val="Hyperlink"/>
            <w:noProof/>
          </w:rPr>
          <w:t>Restarting an Ostrich Run</w:t>
        </w:r>
        <w:r w:rsidR="00201FA6">
          <w:rPr>
            <w:noProof/>
            <w:webHidden/>
          </w:rPr>
          <w:tab/>
        </w:r>
        <w:r w:rsidR="00201FA6">
          <w:rPr>
            <w:noProof/>
            <w:webHidden/>
          </w:rPr>
          <w:fldChar w:fldCharType="begin"/>
        </w:r>
        <w:r w:rsidR="00201FA6">
          <w:rPr>
            <w:noProof/>
            <w:webHidden/>
          </w:rPr>
          <w:instrText xml:space="preserve"> PAGEREF _Toc438012871 \h </w:instrText>
        </w:r>
        <w:r w:rsidR="00201FA6">
          <w:rPr>
            <w:noProof/>
            <w:webHidden/>
          </w:rPr>
        </w:r>
        <w:r w:rsidR="00201FA6">
          <w:rPr>
            <w:noProof/>
            <w:webHidden/>
          </w:rPr>
          <w:fldChar w:fldCharType="separate"/>
        </w:r>
        <w:r w:rsidR="00201FA6">
          <w:rPr>
            <w:noProof/>
            <w:webHidden/>
          </w:rPr>
          <w:t>64</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72" w:history="1">
        <w:r w:rsidR="00201FA6" w:rsidRPr="004422D8">
          <w:rPr>
            <w:rStyle w:val="Hyperlink"/>
            <w:noProof/>
          </w:rPr>
          <w:t>4.</w:t>
        </w:r>
        <w:r w:rsidR="00201FA6">
          <w:rPr>
            <w:rFonts w:asciiTheme="minorHAnsi" w:eastAsiaTheme="minorEastAsia" w:hAnsiTheme="minorHAnsi" w:cstheme="minorBidi"/>
            <w:noProof/>
            <w:sz w:val="22"/>
            <w:szCs w:val="22"/>
          </w:rPr>
          <w:tab/>
        </w:r>
        <w:r w:rsidR="00201FA6" w:rsidRPr="004422D8">
          <w:rPr>
            <w:rStyle w:val="Hyperlink"/>
            <w:noProof/>
          </w:rPr>
          <w:t>Ostrich Output Files</w:t>
        </w:r>
        <w:r w:rsidR="00201FA6">
          <w:rPr>
            <w:noProof/>
            <w:webHidden/>
          </w:rPr>
          <w:tab/>
        </w:r>
        <w:r w:rsidR="00201FA6">
          <w:rPr>
            <w:noProof/>
            <w:webHidden/>
          </w:rPr>
          <w:fldChar w:fldCharType="begin"/>
        </w:r>
        <w:r w:rsidR="00201FA6">
          <w:rPr>
            <w:noProof/>
            <w:webHidden/>
          </w:rPr>
          <w:instrText xml:space="preserve"> PAGEREF _Toc438012872 \h </w:instrText>
        </w:r>
        <w:r w:rsidR="00201FA6">
          <w:rPr>
            <w:noProof/>
            <w:webHidden/>
          </w:rPr>
        </w:r>
        <w:r w:rsidR="00201FA6">
          <w:rPr>
            <w:noProof/>
            <w:webHidden/>
          </w:rPr>
          <w:fldChar w:fldCharType="separate"/>
        </w:r>
        <w:r w:rsidR="00201FA6">
          <w:rPr>
            <w:noProof/>
            <w:webHidden/>
          </w:rPr>
          <w:t>64</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73" w:history="1">
        <w:r w:rsidR="00201FA6" w:rsidRPr="004422D8">
          <w:rPr>
            <w:rStyle w:val="Hyperlink"/>
            <w:noProof/>
          </w:rPr>
          <w:t>4.1.</w:t>
        </w:r>
        <w:r w:rsidR="00201FA6">
          <w:rPr>
            <w:rFonts w:asciiTheme="minorHAnsi" w:eastAsiaTheme="minorEastAsia" w:hAnsiTheme="minorHAnsi" w:cstheme="minorBidi"/>
            <w:noProof/>
            <w:sz w:val="22"/>
            <w:szCs w:val="22"/>
          </w:rPr>
          <w:tab/>
        </w:r>
        <w:r w:rsidR="00201FA6" w:rsidRPr="004422D8">
          <w:rPr>
            <w:rStyle w:val="Hyperlink"/>
            <w:noProof/>
          </w:rPr>
          <w:t>OstOutput – Main Output File</w:t>
        </w:r>
        <w:r w:rsidR="00201FA6">
          <w:rPr>
            <w:noProof/>
            <w:webHidden/>
          </w:rPr>
          <w:tab/>
        </w:r>
        <w:r w:rsidR="00201FA6">
          <w:rPr>
            <w:noProof/>
            <w:webHidden/>
          </w:rPr>
          <w:fldChar w:fldCharType="begin"/>
        </w:r>
        <w:r w:rsidR="00201FA6">
          <w:rPr>
            <w:noProof/>
            <w:webHidden/>
          </w:rPr>
          <w:instrText xml:space="preserve"> PAGEREF _Toc438012873 \h </w:instrText>
        </w:r>
        <w:r w:rsidR="00201FA6">
          <w:rPr>
            <w:noProof/>
            <w:webHidden/>
          </w:rPr>
        </w:r>
        <w:r w:rsidR="00201FA6">
          <w:rPr>
            <w:noProof/>
            <w:webHidden/>
          </w:rPr>
          <w:fldChar w:fldCharType="separate"/>
        </w:r>
        <w:r w:rsidR="00201FA6">
          <w:rPr>
            <w:noProof/>
            <w:webHidden/>
          </w:rPr>
          <w:t>65</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74" w:history="1">
        <w:r w:rsidR="00201FA6" w:rsidRPr="004422D8">
          <w:rPr>
            <w:rStyle w:val="Hyperlink"/>
            <w:noProof/>
          </w:rPr>
          <w:t>4.2.</w:t>
        </w:r>
        <w:r w:rsidR="00201FA6">
          <w:rPr>
            <w:rFonts w:asciiTheme="minorHAnsi" w:eastAsiaTheme="minorEastAsia" w:hAnsiTheme="minorHAnsi" w:cstheme="minorBidi"/>
            <w:noProof/>
            <w:sz w:val="22"/>
            <w:szCs w:val="22"/>
          </w:rPr>
          <w:tab/>
        </w:r>
        <w:r w:rsidR="00201FA6" w:rsidRPr="004422D8">
          <w:rPr>
            <w:rStyle w:val="Hyperlink"/>
            <w:noProof/>
          </w:rPr>
          <w:t>OstOutput – Statistical Output</w:t>
        </w:r>
        <w:r w:rsidR="00201FA6">
          <w:rPr>
            <w:noProof/>
            <w:webHidden/>
          </w:rPr>
          <w:tab/>
        </w:r>
        <w:r w:rsidR="00201FA6">
          <w:rPr>
            <w:noProof/>
            <w:webHidden/>
          </w:rPr>
          <w:fldChar w:fldCharType="begin"/>
        </w:r>
        <w:r w:rsidR="00201FA6">
          <w:rPr>
            <w:noProof/>
            <w:webHidden/>
          </w:rPr>
          <w:instrText xml:space="preserve"> PAGEREF _Toc438012874 \h </w:instrText>
        </w:r>
        <w:r w:rsidR="00201FA6">
          <w:rPr>
            <w:noProof/>
            <w:webHidden/>
          </w:rPr>
        </w:r>
        <w:r w:rsidR="00201FA6">
          <w:rPr>
            <w:noProof/>
            <w:webHidden/>
          </w:rPr>
          <w:fldChar w:fldCharType="separate"/>
        </w:r>
        <w:r w:rsidR="00201FA6">
          <w:rPr>
            <w:noProof/>
            <w:webHidden/>
          </w:rPr>
          <w:t>65</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75" w:history="1">
        <w:r w:rsidR="00201FA6" w:rsidRPr="004422D8">
          <w:rPr>
            <w:rStyle w:val="Hyperlink"/>
            <w:noProof/>
          </w:rPr>
          <w:t>4.2.1.</w:t>
        </w:r>
        <w:r w:rsidR="00201FA6">
          <w:rPr>
            <w:rFonts w:asciiTheme="minorHAnsi" w:eastAsiaTheme="minorEastAsia" w:hAnsiTheme="minorHAnsi" w:cstheme="minorBidi"/>
            <w:noProof/>
            <w:sz w:val="22"/>
            <w:szCs w:val="22"/>
          </w:rPr>
          <w:tab/>
        </w:r>
        <w:r w:rsidR="00201FA6" w:rsidRPr="004422D8">
          <w:rPr>
            <w:rStyle w:val="Hyperlink"/>
            <w:noProof/>
          </w:rPr>
          <w:t>Observation Residuals</w:t>
        </w:r>
        <w:r w:rsidR="00201FA6">
          <w:rPr>
            <w:noProof/>
            <w:webHidden/>
          </w:rPr>
          <w:tab/>
        </w:r>
        <w:r w:rsidR="00201FA6">
          <w:rPr>
            <w:noProof/>
            <w:webHidden/>
          </w:rPr>
          <w:fldChar w:fldCharType="begin"/>
        </w:r>
        <w:r w:rsidR="00201FA6">
          <w:rPr>
            <w:noProof/>
            <w:webHidden/>
          </w:rPr>
          <w:instrText xml:space="preserve"> PAGEREF _Toc438012875 \h </w:instrText>
        </w:r>
        <w:r w:rsidR="00201FA6">
          <w:rPr>
            <w:noProof/>
            <w:webHidden/>
          </w:rPr>
        </w:r>
        <w:r w:rsidR="00201FA6">
          <w:rPr>
            <w:noProof/>
            <w:webHidden/>
          </w:rPr>
          <w:fldChar w:fldCharType="separate"/>
        </w:r>
        <w:r w:rsidR="00201FA6">
          <w:rPr>
            <w:noProof/>
            <w:webHidden/>
          </w:rPr>
          <w:t>65</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76" w:history="1">
        <w:r w:rsidR="00201FA6" w:rsidRPr="004422D8">
          <w:rPr>
            <w:rStyle w:val="Hyperlink"/>
            <w:noProof/>
          </w:rPr>
          <w:t>4.2.2.</w:t>
        </w:r>
        <w:r w:rsidR="00201FA6">
          <w:rPr>
            <w:rFonts w:asciiTheme="minorHAnsi" w:eastAsiaTheme="minorEastAsia" w:hAnsiTheme="minorHAnsi" w:cstheme="minorBidi"/>
            <w:noProof/>
            <w:sz w:val="22"/>
            <w:szCs w:val="22"/>
          </w:rPr>
          <w:tab/>
        </w:r>
        <w:r w:rsidR="00201FA6" w:rsidRPr="004422D8">
          <w:rPr>
            <w:rStyle w:val="Hyperlink"/>
            <w:noProof/>
          </w:rPr>
          <w:t>Error Variance and Standard Error of the Regression</w:t>
        </w:r>
        <w:r w:rsidR="00201FA6">
          <w:rPr>
            <w:noProof/>
            <w:webHidden/>
          </w:rPr>
          <w:tab/>
        </w:r>
        <w:r w:rsidR="00201FA6">
          <w:rPr>
            <w:noProof/>
            <w:webHidden/>
          </w:rPr>
          <w:fldChar w:fldCharType="begin"/>
        </w:r>
        <w:r w:rsidR="00201FA6">
          <w:rPr>
            <w:noProof/>
            <w:webHidden/>
          </w:rPr>
          <w:instrText xml:space="preserve"> PAGEREF _Toc438012876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77" w:history="1">
        <w:r w:rsidR="00201FA6" w:rsidRPr="004422D8">
          <w:rPr>
            <w:rStyle w:val="Hyperlink"/>
            <w:noProof/>
          </w:rPr>
          <w:t>4.2.3.</w:t>
        </w:r>
        <w:r w:rsidR="00201FA6">
          <w:rPr>
            <w:rFonts w:asciiTheme="minorHAnsi" w:eastAsiaTheme="minorEastAsia" w:hAnsiTheme="minorHAnsi" w:cstheme="minorBidi"/>
            <w:noProof/>
            <w:sz w:val="22"/>
            <w:szCs w:val="22"/>
          </w:rPr>
          <w:tab/>
        </w:r>
        <w:r w:rsidR="00201FA6" w:rsidRPr="004422D8">
          <w:rPr>
            <w:rStyle w:val="Hyperlink"/>
            <w:noProof/>
          </w:rPr>
          <w:t>Parameter Variance-Covariance and Correlation</w:t>
        </w:r>
        <w:r w:rsidR="00201FA6">
          <w:rPr>
            <w:noProof/>
            <w:webHidden/>
          </w:rPr>
          <w:tab/>
        </w:r>
        <w:r w:rsidR="00201FA6">
          <w:rPr>
            <w:noProof/>
            <w:webHidden/>
          </w:rPr>
          <w:fldChar w:fldCharType="begin"/>
        </w:r>
        <w:r w:rsidR="00201FA6">
          <w:rPr>
            <w:noProof/>
            <w:webHidden/>
          </w:rPr>
          <w:instrText xml:space="preserve"> PAGEREF _Toc438012877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78" w:history="1">
        <w:r w:rsidR="00201FA6" w:rsidRPr="004422D8">
          <w:rPr>
            <w:rStyle w:val="Hyperlink"/>
            <w:noProof/>
          </w:rPr>
          <w:t>4.2.4.</w:t>
        </w:r>
        <w:r w:rsidR="00201FA6">
          <w:rPr>
            <w:rFonts w:asciiTheme="minorHAnsi" w:eastAsiaTheme="minorEastAsia" w:hAnsiTheme="minorHAnsi" w:cstheme="minorBidi"/>
            <w:noProof/>
            <w:sz w:val="22"/>
            <w:szCs w:val="22"/>
          </w:rPr>
          <w:tab/>
        </w:r>
        <w:r w:rsidR="00201FA6" w:rsidRPr="004422D8">
          <w:rPr>
            <w:rStyle w:val="Hyperlink"/>
            <w:noProof/>
          </w:rPr>
          <w:t>Confidence Intervals</w:t>
        </w:r>
        <w:r w:rsidR="00201FA6">
          <w:rPr>
            <w:noProof/>
            <w:webHidden/>
          </w:rPr>
          <w:tab/>
        </w:r>
        <w:r w:rsidR="00201FA6">
          <w:rPr>
            <w:noProof/>
            <w:webHidden/>
          </w:rPr>
          <w:fldChar w:fldCharType="begin"/>
        </w:r>
        <w:r w:rsidR="00201FA6">
          <w:rPr>
            <w:noProof/>
            <w:webHidden/>
          </w:rPr>
          <w:instrText xml:space="preserve"> PAGEREF _Toc438012878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79" w:history="1">
        <w:r w:rsidR="00201FA6" w:rsidRPr="004422D8">
          <w:rPr>
            <w:rStyle w:val="Hyperlink"/>
            <w:noProof/>
          </w:rPr>
          <w:t>4.2.5.</w:t>
        </w:r>
        <w:r w:rsidR="00201FA6">
          <w:rPr>
            <w:rFonts w:asciiTheme="minorHAnsi" w:eastAsiaTheme="minorEastAsia" w:hAnsiTheme="minorHAnsi" w:cstheme="minorBidi"/>
            <w:noProof/>
            <w:sz w:val="22"/>
            <w:szCs w:val="22"/>
          </w:rPr>
          <w:tab/>
        </w:r>
        <w:r w:rsidR="00201FA6" w:rsidRPr="004422D8">
          <w:rPr>
            <w:rStyle w:val="Hyperlink"/>
            <w:noProof/>
          </w:rPr>
          <w:t>Model Linearity</w:t>
        </w:r>
        <w:r w:rsidR="00201FA6">
          <w:rPr>
            <w:noProof/>
            <w:webHidden/>
          </w:rPr>
          <w:tab/>
        </w:r>
        <w:r w:rsidR="00201FA6">
          <w:rPr>
            <w:noProof/>
            <w:webHidden/>
          </w:rPr>
          <w:fldChar w:fldCharType="begin"/>
        </w:r>
        <w:r w:rsidR="00201FA6">
          <w:rPr>
            <w:noProof/>
            <w:webHidden/>
          </w:rPr>
          <w:instrText xml:space="preserve"> PAGEREF _Toc438012879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80" w:history="1">
        <w:r w:rsidR="00201FA6" w:rsidRPr="004422D8">
          <w:rPr>
            <w:rStyle w:val="Hyperlink"/>
            <w:noProof/>
          </w:rPr>
          <w:t>4.2.6.</w:t>
        </w:r>
        <w:r w:rsidR="00201FA6">
          <w:rPr>
            <w:rFonts w:asciiTheme="minorHAnsi" w:eastAsiaTheme="minorEastAsia" w:hAnsiTheme="minorHAnsi" w:cstheme="minorBidi"/>
            <w:noProof/>
            <w:sz w:val="22"/>
            <w:szCs w:val="22"/>
          </w:rPr>
          <w:tab/>
        </w:r>
        <w:r w:rsidR="00201FA6" w:rsidRPr="004422D8">
          <w:rPr>
            <w:rStyle w:val="Hyperlink"/>
            <w:noProof/>
          </w:rPr>
          <w:t>Normality of Residuals</w:t>
        </w:r>
        <w:r w:rsidR="00201FA6">
          <w:rPr>
            <w:noProof/>
            <w:webHidden/>
          </w:rPr>
          <w:tab/>
        </w:r>
        <w:r w:rsidR="00201FA6">
          <w:rPr>
            <w:noProof/>
            <w:webHidden/>
          </w:rPr>
          <w:fldChar w:fldCharType="begin"/>
        </w:r>
        <w:r w:rsidR="00201FA6">
          <w:rPr>
            <w:noProof/>
            <w:webHidden/>
          </w:rPr>
          <w:instrText xml:space="preserve"> PAGEREF _Toc438012880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81" w:history="1">
        <w:r w:rsidR="00201FA6" w:rsidRPr="004422D8">
          <w:rPr>
            <w:rStyle w:val="Hyperlink"/>
            <w:noProof/>
          </w:rPr>
          <w:t>4.2.7.</w:t>
        </w:r>
        <w:r w:rsidR="00201FA6">
          <w:rPr>
            <w:rFonts w:asciiTheme="minorHAnsi" w:eastAsiaTheme="minorEastAsia" w:hAnsiTheme="minorHAnsi" w:cstheme="minorBidi"/>
            <w:noProof/>
            <w:sz w:val="22"/>
            <w:szCs w:val="22"/>
          </w:rPr>
          <w:tab/>
        </w:r>
        <w:r w:rsidR="00201FA6" w:rsidRPr="004422D8">
          <w:rPr>
            <w:rStyle w:val="Hyperlink"/>
            <w:noProof/>
          </w:rPr>
          <w:t>Influential Observations</w:t>
        </w:r>
        <w:r w:rsidR="00201FA6">
          <w:rPr>
            <w:noProof/>
            <w:webHidden/>
          </w:rPr>
          <w:tab/>
        </w:r>
        <w:r w:rsidR="00201FA6">
          <w:rPr>
            <w:noProof/>
            <w:webHidden/>
          </w:rPr>
          <w:fldChar w:fldCharType="begin"/>
        </w:r>
        <w:r w:rsidR="00201FA6">
          <w:rPr>
            <w:noProof/>
            <w:webHidden/>
          </w:rPr>
          <w:instrText xml:space="preserve"> PAGEREF _Toc438012881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82" w:history="1">
        <w:r w:rsidR="00201FA6" w:rsidRPr="004422D8">
          <w:rPr>
            <w:rStyle w:val="Hyperlink"/>
            <w:noProof/>
          </w:rPr>
          <w:t>4.2.8.</w:t>
        </w:r>
        <w:r w:rsidR="00201FA6">
          <w:rPr>
            <w:rFonts w:asciiTheme="minorHAnsi" w:eastAsiaTheme="minorEastAsia" w:hAnsiTheme="minorHAnsi" w:cstheme="minorBidi"/>
            <w:noProof/>
            <w:sz w:val="22"/>
            <w:szCs w:val="22"/>
          </w:rPr>
          <w:tab/>
        </w:r>
        <w:r w:rsidR="00201FA6" w:rsidRPr="004422D8">
          <w:rPr>
            <w:rStyle w:val="Hyperlink"/>
            <w:noProof/>
          </w:rPr>
          <w:t>Parameter Sensitivities</w:t>
        </w:r>
        <w:r w:rsidR="00201FA6">
          <w:rPr>
            <w:noProof/>
            <w:webHidden/>
          </w:rPr>
          <w:tab/>
        </w:r>
        <w:r w:rsidR="00201FA6">
          <w:rPr>
            <w:noProof/>
            <w:webHidden/>
          </w:rPr>
          <w:fldChar w:fldCharType="begin"/>
        </w:r>
        <w:r w:rsidR="00201FA6">
          <w:rPr>
            <w:noProof/>
            <w:webHidden/>
          </w:rPr>
          <w:instrText xml:space="preserve"> PAGEREF _Toc438012882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2"/>
        <w:tabs>
          <w:tab w:val="left" w:pos="1100"/>
          <w:tab w:val="right" w:leader="dot" w:pos="9350"/>
        </w:tabs>
        <w:rPr>
          <w:rFonts w:asciiTheme="minorHAnsi" w:eastAsiaTheme="minorEastAsia" w:hAnsiTheme="minorHAnsi" w:cstheme="minorBidi"/>
          <w:noProof/>
          <w:sz w:val="22"/>
          <w:szCs w:val="22"/>
        </w:rPr>
      </w:pPr>
      <w:hyperlink w:anchor="_Toc438012883" w:history="1">
        <w:r w:rsidR="00201FA6" w:rsidRPr="004422D8">
          <w:rPr>
            <w:rStyle w:val="Hyperlink"/>
            <w:noProof/>
          </w:rPr>
          <w:t>4.2.9.</w:t>
        </w:r>
        <w:r w:rsidR="00201FA6">
          <w:rPr>
            <w:rFonts w:asciiTheme="minorHAnsi" w:eastAsiaTheme="minorEastAsia" w:hAnsiTheme="minorHAnsi" w:cstheme="minorBidi"/>
            <w:noProof/>
            <w:sz w:val="22"/>
            <w:szCs w:val="22"/>
          </w:rPr>
          <w:tab/>
        </w:r>
        <w:r w:rsidR="00201FA6" w:rsidRPr="004422D8">
          <w:rPr>
            <w:rStyle w:val="Hyperlink"/>
            <w:noProof/>
          </w:rPr>
          <w:t>Matrices</w:t>
        </w:r>
        <w:r w:rsidR="00201FA6">
          <w:rPr>
            <w:noProof/>
            <w:webHidden/>
          </w:rPr>
          <w:tab/>
        </w:r>
        <w:r w:rsidR="00201FA6">
          <w:rPr>
            <w:noProof/>
            <w:webHidden/>
          </w:rPr>
          <w:fldChar w:fldCharType="begin"/>
        </w:r>
        <w:r w:rsidR="00201FA6">
          <w:rPr>
            <w:noProof/>
            <w:webHidden/>
          </w:rPr>
          <w:instrText xml:space="preserve"> PAGEREF _Toc438012883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4" w:history="1">
        <w:r w:rsidR="00201FA6" w:rsidRPr="004422D8">
          <w:rPr>
            <w:rStyle w:val="Hyperlink"/>
            <w:noProof/>
          </w:rPr>
          <w:t>4.3.</w:t>
        </w:r>
        <w:r w:rsidR="00201FA6">
          <w:rPr>
            <w:rFonts w:asciiTheme="minorHAnsi" w:eastAsiaTheme="minorEastAsia" w:hAnsiTheme="minorHAnsi" w:cstheme="minorBidi"/>
            <w:noProof/>
            <w:sz w:val="22"/>
            <w:szCs w:val="22"/>
          </w:rPr>
          <w:tab/>
        </w:r>
        <w:r w:rsidR="00201FA6" w:rsidRPr="004422D8">
          <w:rPr>
            <w:rStyle w:val="Hyperlink"/>
            <w:noProof/>
          </w:rPr>
          <w:t>OstError – OSTRICH Error and Warning Messages</w:t>
        </w:r>
        <w:r w:rsidR="00201FA6">
          <w:rPr>
            <w:noProof/>
            <w:webHidden/>
          </w:rPr>
          <w:tab/>
        </w:r>
        <w:r w:rsidR="00201FA6">
          <w:rPr>
            <w:noProof/>
            <w:webHidden/>
          </w:rPr>
          <w:fldChar w:fldCharType="begin"/>
        </w:r>
        <w:r w:rsidR="00201FA6">
          <w:rPr>
            <w:noProof/>
            <w:webHidden/>
          </w:rPr>
          <w:instrText xml:space="preserve"> PAGEREF _Toc438012884 \h </w:instrText>
        </w:r>
        <w:r w:rsidR="00201FA6">
          <w:rPr>
            <w:noProof/>
            <w:webHidden/>
          </w:rPr>
        </w:r>
        <w:r w:rsidR="00201FA6">
          <w:rPr>
            <w:noProof/>
            <w:webHidden/>
          </w:rPr>
          <w:fldChar w:fldCharType="separate"/>
        </w:r>
        <w:r w:rsidR="00201FA6">
          <w:rPr>
            <w:noProof/>
            <w:webHidden/>
          </w:rPr>
          <w:t>66</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5" w:history="1">
        <w:r w:rsidR="00201FA6" w:rsidRPr="004422D8">
          <w:rPr>
            <w:rStyle w:val="Hyperlink"/>
            <w:noProof/>
          </w:rPr>
          <w:t>4.4.</w:t>
        </w:r>
        <w:r w:rsidR="00201FA6">
          <w:rPr>
            <w:rFonts w:asciiTheme="minorHAnsi" w:eastAsiaTheme="minorEastAsia" w:hAnsiTheme="minorHAnsi" w:cstheme="minorBidi"/>
            <w:noProof/>
            <w:sz w:val="22"/>
            <w:szCs w:val="22"/>
          </w:rPr>
          <w:tab/>
        </w:r>
        <w:r w:rsidR="00201FA6" w:rsidRPr="004422D8">
          <w:rPr>
            <w:rStyle w:val="Hyperlink"/>
            <w:noProof/>
          </w:rPr>
          <w:t>OstExeOut – Redirected Model Output</w:t>
        </w:r>
        <w:r w:rsidR="00201FA6">
          <w:rPr>
            <w:noProof/>
            <w:webHidden/>
          </w:rPr>
          <w:tab/>
        </w:r>
        <w:r w:rsidR="00201FA6">
          <w:rPr>
            <w:noProof/>
            <w:webHidden/>
          </w:rPr>
          <w:fldChar w:fldCharType="begin"/>
        </w:r>
        <w:r w:rsidR="00201FA6">
          <w:rPr>
            <w:noProof/>
            <w:webHidden/>
          </w:rPr>
          <w:instrText xml:space="preserve"> PAGEREF _Toc438012885 \h </w:instrText>
        </w:r>
        <w:r w:rsidR="00201FA6">
          <w:rPr>
            <w:noProof/>
            <w:webHidden/>
          </w:rPr>
        </w:r>
        <w:r w:rsidR="00201FA6">
          <w:rPr>
            <w:noProof/>
            <w:webHidden/>
          </w:rPr>
          <w:fldChar w:fldCharType="separate"/>
        </w:r>
        <w:r w:rsidR="00201FA6">
          <w:rPr>
            <w:noProof/>
            <w:webHidden/>
          </w:rPr>
          <w:t>67</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6" w:history="1">
        <w:r w:rsidR="00201FA6" w:rsidRPr="004422D8">
          <w:rPr>
            <w:rStyle w:val="Hyperlink"/>
            <w:noProof/>
          </w:rPr>
          <w:t>4.5.</w:t>
        </w:r>
        <w:r w:rsidR="00201FA6">
          <w:rPr>
            <w:rFonts w:asciiTheme="minorHAnsi" w:eastAsiaTheme="minorEastAsia" w:hAnsiTheme="minorHAnsi" w:cstheme="minorBidi"/>
            <w:noProof/>
            <w:sz w:val="22"/>
            <w:szCs w:val="22"/>
          </w:rPr>
          <w:tab/>
        </w:r>
        <w:r w:rsidR="00201FA6" w:rsidRPr="004422D8">
          <w:rPr>
            <w:rStyle w:val="Hyperlink"/>
            <w:noProof/>
          </w:rPr>
          <w:t>OstModel – Model Run Record</w:t>
        </w:r>
        <w:r w:rsidR="00201FA6">
          <w:rPr>
            <w:noProof/>
            <w:webHidden/>
          </w:rPr>
          <w:tab/>
        </w:r>
        <w:r w:rsidR="00201FA6">
          <w:rPr>
            <w:noProof/>
            <w:webHidden/>
          </w:rPr>
          <w:fldChar w:fldCharType="begin"/>
        </w:r>
        <w:r w:rsidR="00201FA6">
          <w:rPr>
            <w:noProof/>
            <w:webHidden/>
          </w:rPr>
          <w:instrText xml:space="preserve"> PAGEREF _Toc438012886 \h </w:instrText>
        </w:r>
        <w:r w:rsidR="00201FA6">
          <w:rPr>
            <w:noProof/>
            <w:webHidden/>
          </w:rPr>
        </w:r>
        <w:r w:rsidR="00201FA6">
          <w:rPr>
            <w:noProof/>
            <w:webHidden/>
          </w:rPr>
          <w:fldChar w:fldCharType="separate"/>
        </w:r>
        <w:r w:rsidR="00201FA6">
          <w:rPr>
            <w:noProof/>
            <w:webHidden/>
          </w:rPr>
          <w:t>6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7" w:history="1">
        <w:r w:rsidR="00201FA6" w:rsidRPr="004422D8">
          <w:rPr>
            <w:rStyle w:val="Hyperlink"/>
            <w:noProof/>
          </w:rPr>
          <w:t>5.</w:t>
        </w:r>
        <w:r w:rsidR="00201FA6">
          <w:rPr>
            <w:rFonts w:asciiTheme="minorHAnsi" w:eastAsiaTheme="minorEastAsia" w:hAnsiTheme="minorHAnsi" w:cstheme="minorBidi"/>
            <w:noProof/>
            <w:sz w:val="22"/>
            <w:szCs w:val="22"/>
          </w:rPr>
          <w:tab/>
        </w:r>
        <w:r w:rsidR="00201FA6" w:rsidRPr="004422D8">
          <w:rPr>
            <w:rStyle w:val="Hyperlink"/>
            <w:noProof/>
          </w:rPr>
          <w:t>Examples</w:t>
        </w:r>
        <w:r w:rsidR="00201FA6">
          <w:rPr>
            <w:noProof/>
            <w:webHidden/>
          </w:rPr>
          <w:tab/>
        </w:r>
        <w:r w:rsidR="00201FA6">
          <w:rPr>
            <w:noProof/>
            <w:webHidden/>
          </w:rPr>
          <w:fldChar w:fldCharType="begin"/>
        </w:r>
        <w:r w:rsidR="00201FA6">
          <w:rPr>
            <w:noProof/>
            <w:webHidden/>
          </w:rPr>
          <w:instrText xml:space="preserve"> PAGEREF _Toc438012887 \h </w:instrText>
        </w:r>
        <w:r w:rsidR="00201FA6">
          <w:rPr>
            <w:noProof/>
            <w:webHidden/>
          </w:rPr>
        </w:r>
        <w:r w:rsidR="00201FA6">
          <w:rPr>
            <w:noProof/>
            <w:webHidden/>
          </w:rPr>
          <w:fldChar w:fldCharType="separate"/>
        </w:r>
        <w:r w:rsidR="00201FA6">
          <w:rPr>
            <w:noProof/>
            <w:webHidden/>
          </w:rPr>
          <w:t>6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8" w:history="1">
        <w:r w:rsidR="00201FA6" w:rsidRPr="004422D8">
          <w:rPr>
            <w:rStyle w:val="Hyperlink"/>
            <w:noProof/>
          </w:rPr>
          <w:t>5.1.</w:t>
        </w:r>
        <w:r w:rsidR="00201FA6">
          <w:rPr>
            <w:rFonts w:asciiTheme="minorHAnsi" w:eastAsiaTheme="minorEastAsia" w:hAnsiTheme="minorHAnsi" w:cstheme="minorBidi"/>
            <w:noProof/>
            <w:sz w:val="22"/>
            <w:szCs w:val="22"/>
          </w:rPr>
          <w:tab/>
        </w:r>
        <w:r w:rsidR="00201FA6" w:rsidRPr="004422D8">
          <w:rPr>
            <w:rStyle w:val="Hyperlink"/>
            <w:noProof/>
          </w:rPr>
          <w:t>Demo #1 – Calibrating SPLIT Groundwater Flow Model</w:t>
        </w:r>
        <w:r w:rsidR="00201FA6">
          <w:rPr>
            <w:noProof/>
            <w:webHidden/>
          </w:rPr>
          <w:tab/>
        </w:r>
        <w:r w:rsidR="00201FA6">
          <w:rPr>
            <w:noProof/>
            <w:webHidden/>
          </w:rPr>
          <w:fldChar w:fldCharType="begin"/>
        </w:r>
        <w:r w:rsidR="00201FA6">
          <w:rPr>
            <w:noProof/>
            <w:webHidden/>
          </w:rPr>
          <w:instrText xml:space="preserve"> PAGEREF _Toc438012888 \h </w:instrText>
        </w:r>
        <w:r w:rsidR="00201FA6">
          <w:rPr>
            <w:noProof/>
            <w:webHidden/>
          </w:rPr>
        </w:r>
        <w:r w:rsidR="00201FA6">
          <w:rPr>
            <w:noProof/>
            <w:webHidden/>
          </w:rPr>
          <w:fldChar w:fldCharType="separate"/>
        </w:r>
        <w:r w:rsidR="00201FA6">
          <w:rPr>
            <w:noProof/>
            <w:webHidden/>
          </w:rPr>
          <w:t>6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89" w:history="1">
        <w:r w:rsidR="00201FA6" w:rsidRPr="004422D8">
          <w:rPr>
            <w:rStyle w:val="Hyperlink"/>
            <w:noProof/>
          </w:rPr>
          <w:t>5.2.</w:t>
        </w:r>
        <w:r w:rsidR="00201FA6">
          <w:rPr>
            <w:rFonts w:asciiTheme="minorHAnsi" w:eastAsiaTheme="minorEastAsia" w:hAnsiTheme="minorHAnsi" w:cstheme="minorBidi"/>
            <w:noProof/>
            <w:sz w:val="22"/>
            <w:szCs w:val="22"/>
          </w:rPr>
          <w:tab/>
        </w:r>
        <w:r w:rsidR="00201FA6" w:rsidRPr="004422D8">
          <w:rPr>
            <w:rStyle w:val="Hyperlink"/>
            <w:noProof/>
          </w:rPr>
          <w:t>Demo #2 – Pump-and-Treat Optimization</w:t>
        </w:r>
        <w:r w:rsidR="00201FA6">
          <w:rPr>
            <w:noProof/>
            <w:webHidden/>
          </w:rPr>
          <w:tab/>
        </w:r>
        <w:r w:rsidR="00201FA6">
          <w:rPr>
            <w:noProof/>
            <w:webHidden/>
          </w:rPr>
          <w:fldChar w:fldCharType="begin"/>
        </w:r>
        <w:r w:rsidR="00201FA6">
          <w:rPr>
            <w:noProof/>
            <w:webHidden/>
          </w:rPr>
          <w:instrText xml:space="preserve"> PAGEREF _Toc438012889 \h </w:instrText>
        </w:r>
        <w:r w:rsidR="00201FA6">
          <w:rPr>
            <w:noProof/>
            <w:webHidden/>
          </w:rPr>
        </w:r>
        <w:r w:rsidR="00201FA6">
          <w:rPr>
            <w:noProof/>
            <w:webHidden/>
          </w:rPr>
          <w:fldChar w:fldCharType="separate"/>
        </w:r>
        <w:r w:rsidR="00201FA6">
          <w:rPr>
            <w:noProof/>
            <w:webHidden/>
          </w:rPr>
          <w:t>6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0" w:history="1">
        <w:r w:rsidR="00201FA6" w:rsidRPr="004422D8">
          <w:rPr>
            <w:rStyle w:val="Hyperlink"/>
            <w:noProof/>
          </w:rPr>
          <w:t>5.3.</w:t>
        </w:r>
        <w:r w:rsidR="00201FA6">
          <w:rPr>
            <w:rFonts w:asciiTheme="minorHAnsi" w:eastAsiaTheme="minorEastAsia" w:hAnsiTheme="minorHAnsi" w:cstheme="minorBidi"/>
            <w:noProof/>
            <w:sz w:val="22"/>
            <w:szCs w:val="22"/>
          </w:rPr>
          <w:tab/>
        </w:r>
        <w:r w:rsidR="00201FA6" w:rsidRPr="004422D8">
          <w:rPr>
            <w:rStyle w:val="Hyperlink"/>
            <w:noProof/>
          </w:rPr>
          <w:t>Demo #3 – Optimizing a BIGFOOT Benchmark</w:t>
        </w:r>
        <w:r w:rsidR="00201FA6">
          <w:rPr>
            <w:noProof/>
            <w:webHidden/>
          </w:rPr>
          <w:tab/>
        </w:r>
        <w:r w:rsidR="00201FA6">
          <w:rPr>
            <w:noProof/>
            <w:webHidden/>
          </w:rPr>
          <w:fldChar w:fldCharType="begin"/>
        </w:r>
        <w:r w:rsidR="00201FA6">
          <w:rPr>
            <w:noProof/>
            <w:webHidden/>
          </w:rPr>
          <w:instrText xml:space="preserve"> PAGEREF _Toc438012890 \h </w:instrText>
        </w:r>
        <w:r w:rsidR="00201FA6">
          <w:rPr>
            <w:noProof/>
            <w:webHidden/>
          </w:rPr>
        </w:r>
        <w:r w:rsidR="00201FA6">
          <w:rPr>
            <w:noProof/>
            <w:webHidden/>
          </w:rPr>
          <w:fldChar w:fldCharType="separate"/>
        </w:r>
        <w:r w:rsidR="00201FA6">
          <w:rPr>
            <w:noProof/>
            <w:webHidden/>
          </w:rPr>
          <w:t>68</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1" w:history="1">
        <w:r w:rsidR="00201FA6" w:rsidRPr="004422D8">
          <w:rPr>
            <w:rStyle w:val="Hyperlink"/>
            <w:noProof/>
          </w:rPr>
          <w:t>5.4.</w:t>
        </w:r>
        <w:r w:rsidR="00201FA6">
          <w:rPr>
            <w:rFonts w:asciiTheme="minorHAnsi" w:eastAsiaTheme="minorEastAsia" w:hAnsiTheme="minorHAnsi" w:cstheme="minorBidi"/>
            <w:noProof/>
            <w:sz w:val="22"/>
            <w:szCs w:val="22"/>
          </w:rPr>
          <w:tab/>
        </w:r>
        <w:r w:rsidR="00201FA6" w:rsidRPr="004422D8">
          <w:rPr>
            <w:rStyle w:val="Hyperlink"/>
            <w:noProof/>
          </w:rPr>
          <w:t>Demo #4 – Calibrating a TUSWAMP Watershed Model</w:t>
        </w:r>
        <w:r w:rsidR="00201FA6">
          <w:rPr>
            <w:noProof/>
            <w:webHidden/>
          </w:rPr>
          <w:tab/>
        </w:r>
        <w:r w:rsidR="00201FA6">
          <w:rPr>
            <w:noProof/>
            <w:webHidden/>
          </w:rPr>
          <w:fldChar w:fldCharType="begin"/>
        </w:r>
        <w:r w:rsidR="00201FA6">
          <w:rPr>
            <w:noProof/>
            <w:webHidden/>
          </w:rPr>
          <w:instrText xml:space="preserve"> PAGEREF _Toc438012891 \h </w:instrText>
        </w:r>
        <w:r w:rsidR="00201FA6">
          <w:rPr>
            <w:noProof/>
            <w:webHidden/>
          </w:rPr>
        </w:r>
        <w:r w:rsidR="00201FA6">
          <w:rPr>
            <w:noProof/>
            <w:webHidden/>
          </w:rPr>
          <w:fldChar w:fldCharType="separate"/>
        </w:r>
        <w:r w:rsidR="00201FA6">
          <w:rPr>
            <w:noProof/>
            <w:webHidden/>
          </w:rPr>
          <w:t>6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2" w:history="1">
        <w:r w:rsidR="00201FA6" w:rsidRPr="004422D8">
          <w:rPr>
            <w:rStyle w:val="Hyperlink"/>
            <w:noProof/>
          </w:rPr>
          <w:t>5.5.</w:t>
        </w:r>
        <w:r w:rsidR="00201FA6">
          <w:rPr>
            <w:rFonts w:asciiTheme="minorHAnsi" w:eastAsiaTheme="minorEastAsia" w:hAnsiTheme="minorHAnsi" w:cstheme="minorBidi"/>
            <w:noProof/>
            <w:sz w:val="22"/>
            <w:szCs w:val="22"/>
          </w:rPr>
          <w:tab/>
        </w:r>
        <w:r w:rsidR="00201FA6" w:rsidRPr="004422D8">
          <w:rPr>
            <w:rStyle w:val="Hyperlink"/>
            <w:noProof/>
          </w:rPr>
          <w:t>Demo #5 – Simple Pre-Emption Demonstration</w:t>
        </w:r>
        <w:r w:rsidR="00201FA6">
          <w:rPr>
            <w:noProof/>
            <w:webHidden/>
          </w:rPr>
          <w:tab/>
        </w:r>
        <w:r w:rsidR="00201FA6">
          <w:rPr>
            <w:noProof/>
            <w:webHidden/>
          </w:rPr>
          <w:fldChar w:fldCharType="begin"/>
        </w:r>
        <w:r w:rsidR="00201FA6">
          <w:rPr>
            <w:noProof/>
            <w:webHidden/>
          </w:rPr>
          <w:instrText xml:space="preserve"> PAGEREF _Toc438012892 \h </w:instrText>
        </w:r>
        <w:r w:rsidR="00201FA6">
          <w:rPr>
            <w:noProof/>
            <w:webHidden/>
          </w:rPr>
        </w:r>
        <w:r w:rsidR="00201FA6">
          <w:rPr>
            <w:noProof/>
            <w:webHidden/>
          </w:rPr>
          <w:fldChar w:fldCharType="separate"/>
        </w:r>
        <w:r w:rsidR="00201FA6">
          <w:rPr>
            <w:noProof/>
            <w:webHidden/>
          </w:rPr>
          <w:t>6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3" w:history="1">
        <w:r w:rsidR="00201FA6" w:rsidRPr="004422D8">
          <w:rPr>
            <w:rStyle w:val="Hyperlink"/>
            <w:noProof/>
          </w:rPr>
          <w:t>5.6.</w:t>
        </w:r>
        <w:r w:rsidR="00201FA6">
          <w:rPr>
            <w:rFonts w:asciiTheme="minorHAnsi" w:eastAsiaTheme="minorEastAsia" w:hAnsiTheme="minorHAnsi" w:cstheme="minorBidi"/>
            <w:noProof/>
            <w:sz w:val="22"/>
            <w:szCs w:val="22"/>
          </w:rPr>
          <w:tab/>
        </w:r>
        <w:r w:rsidR="00201FA6" w:rsidRPr="004422D8">
          <w:rPr>
            <w:rStyle w:val="Hyperlink"/>
            <w:noProof/>
          </w:rPr>
          <w:t>Demo #6 – Cantilever Beam Multi-Objective Optimization</w:t>
        </w:r>
        <w:r w:rsidR="00201FA6">
          <w:rPr>
            <w:noProof/>
            <w:webHidden/>
          </w:rPr>
          <w:tab/>
        </w:r>
        <w:r w:rsidR="00201FA6">
          <w:rPr>
            <w:noProof/>
            <w:webHidden/>
          </w:rPr>
          <w:fldChar w:fldCharType="begin"/>
        </w:r>
        <w:r w:rsidR="00201FA6">
          <w:rPr>
            <w:noProof/>
            <w:webHidden/>
          </w:rPr>
          <w:instrText xml:space="preserve"> PAGEREF _Toc438012893 \h </w:instrText>
        </w:r>
        <w:r w:rsidR="00201FA6">
          <w:rPr>
            <w:noProof/>
            <w:webHidden/>
          </w:rPr>
        </w:r>
        <w:r w:rsidR="00201FA6">
          <w:rPr>
            <w:noProof/>
            <w:webHidden/>
          </w:rPr>
          <w:fldChar w:fldCharType="separate"/>
        </w:r>
        <w:r w:rsidR="00201FA6">
          <w:rPr>
            <w:noProof/>
            <w:webHidden/>
          </w:rPr>
          <w:t>69</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4" w:history="1">
        <w:r w:rsidR="00201FA6" w:rsidRPr="004422D8">
          <w:rPr>
            <w:rStyle w:val="Hyperlink"/>
            <w:noProof/>
          </w:rPr>
          <w:t>5.7.</w:t>
        </w:r>
        <w:r w:rsidR="00201FA6">
          <w:rPr>
            <w:rFonts w:asciiTheme="minorHAnsi" w:eastAsiaTheme="minorEastAsia" w:hAnsiTheme="minorHAnsi" w:cstheme="minorBidi"/>
            <w:noProof/>
            <w:sz w:val="22"/>
            <w:szCs w:val="22"/>
          </w:rPr>
          <w:tab/>
        </w:r>
        <w:r w:rsidR="00201FA6" w:rsidRPr="004422D8">
          <w:rPr>
            <w:rStyle w:val="Hyperlink"/>
            <w:noProof/>
          </w:rPr>
          <w:t>Demo #7 – Multi-Criteria MODFLOW Calibration</w:t>
        </w:r>
        <w:r w:rsidR="00201FA6">
          <w:rPr>
            <w:noProof/>
            <w:webHidden/>
          </w:rPr>
          <w:tab/>
        </w:r>
        <w:r w:rsidR="00201FA6">
          <w:rPr>
            <w:noProof/>
            <w:webHidden/>
          </w:rPr>
          <w:fldChar w:fldCharType="begin"/>
        </w:r>
        <w:r w:rsidR="00201FA6">
          <w:rPr>
            <w:noProof/>
            <w:webHidden/>
          </w:rPr>
          <w:instrText xml:space="preserve"> PAGEREF _Toc438012894 \h </w:instrText>
        </w:r>
        <w:r w:rsidR="00201FA6">
          <w:rPr>
            <w:noProof/>
            <w:webHidden/>
          </w:rPr>
        </w:r>
        <w:r w:rsidR="00201FA6">
          <w:rPr>
            <w:noProof/>
            <w:webHidden/>
          </w:rPr>
          <w:fldChar w:fldCharType="separate"/>
        </w:r>
        <w:r w:rsidR="00201FA6">
          <w:rPr>
            <w:noProof/>
            <w:webHidden/>
          </w:rPr>
          <w:t>70</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5" w:history="1">
        <w:r w:rsidR="00201FA6" w:rsidRPr="004422D8">
          <w:rPr>
            <w:rStyle w:val="Hyperlink"/>
            <w:noProof/>
          </w:rPr>
          <w:t>5.8.</w:t>
        </w:r>
        <w:r w:rsidR="00201FA6">
          <w:rPr>
            <w:rFonts w:asciiTheme="minorHAnsi" w:eastAsiaTheme="minorEastAsia" w:hAnsiTheme="minorHAnsi" w:cstheme="minorBidi"/>
            <w:noProof/>
            <w:sz w:val="22"/>
            <w:szCs w:val="22"/>
          </w:rPr>
          <w:tab/>
        </w:r>
        <w:r w:rsidR="00201FA6" w:rsidRPr="004422D8">
          <w:rPr>
            <w:rStyle w:val="Hyperlink"/>
            <w:noProof/>
          </w:rPr>
          <w:t>Demo #8 – Warm Start Example</w:t>
        </w:r>
        <w:r w:rsidR="00201FA6">
          <w:rPr>
            <w:noProof/>
            <w:webHidden/>
          </w:rPr>
          <w:tab/>
        </w:r>
        <w:r w:rsidR="00201FA6">
          <w:rPr>
            <w:noProof/>
            <w:webHidden/>
          </w:rPr>
          <w:fldChar w:fldCharType="begin"/>
        </w:r>
        <w:r w:rsidR="00201FA6">
          <w:rPr>
            <w:noProof/>
            <w:webHidden/>
          </w:rPr>
          <w:instrText xml:space="preserve"> PAGEREF _Toc438012895 \h </w:instrText>
        </w:r>
        <w:r w:rsidR="00201FA6">
          <w:rPr>
            <w:noProof/>
            <w:webHidden/>
          </w:rPr>
        </w:r>
        <w:r w:rsidR="00201FA6">
          <w:rPr>
            <w:noProof/>
            <w:webHidden/>
          </w:rPr>
          <w:fldChar w:fldCharType="separate"/>
        </w:r>
        <w:r w:rsidR="00201FA6">
          <w:rPr>
            <w:noProof/>
            <w:webHidden/>
          </w:rPr>
          <w:t>70</w:t>
        </w:r>
        <w:r w:rsidR="00201FA6">
          <w:rPr>
            <w:noProof/>
            <w:webHidden/>
          </w:rPr>
          <w:fldChar w:fldCharType="end"/>
        </w:r>
      </w:hyperlink>
    </w:p>
    <w:p w:rsidR="00201FA6" w:rsidRDefault="00981FBB">
      <w:pPr>
        <w:pStyle w:val="TOC1"/>
        <w:rPr>
          <w:rFonts w:asciiTheme="minorHAnsi" w:eastAsiaTheme="minorEastAsia" w:hAnsiTheme="minorHAnsi" w:cstheme="minorBidi"/>
          <w:noProof/>
          <w:sz w:val="22"/>
          <w:szCs w:val="22"/>
        </w:rPr>
      </w:pPr>
      <w:hyperlink w:anchor="_Toc438012896" w:history="1">
        <w:r w:rsidR="00201FA6" w:rsidRPr="004422D8">
          <w:rPr>
            <w:rStyle w:val="Hyperlink"/>
            <w:noProof/>
          </w:rPr>
          <w:t>6.</w:t>
        </w:r>
        <w:r w:rsidR="00201FA6">
          <w:rPr>
            <w:rFonts w:asciiTheme="minorHAnsi" w:eastAsiaTheme="minorEastAsia" w:hAnsiTheme="minorHAnsi" w:cstheme="minorBidi"/>
            <w:noProof/>
            <w:sz w:val="22"/>
            <w:szCs w:val="22"/>
          </w:rPr>
          <w:tab/>
        </w:r>
        <w:r w:rsidR="00201FA6" w:rsidRPr="004422D8">
          <w:rPr>
            <w:rStyle w:val="Hyperlink"/>
            <w:noProof/>
          </w:rPr>
          <w:t>References</w:t>
        </w:r>
        <w:r w:rsidR="00201FA6">
          <w:rPr>
            <w:noProof/>
            <w:webHidden/>
          </w:rPr>
          <w:tab/>
        </w:r>
        <w:r w:rsidR="00201FA6">
          <w:rPr>
            <w:noProof/>
            <w:webHidden/>
          </w:rPr>
          <w:fldChar w:fldCharType="begin"/>
        </w:r>
        <w:r w:rsidR="00201FA6">
          <w:rPr>
            <w:noProof/>
            <w:webHidden/>
          </w:rPr>
          <w:instrText xml:space="preserve"> PAGEREF _Toc438012896 \h </w:instrText>
        </w:r>
        <w:r w:rsidR="00201FA6">
          <w:rPr>
            <w:noProof/>
            <w:webHidden/>
          </w:rPr>
        </w:r>
        <w:r w:rsidR="00201FA6">
          <w:rPr>
            <w:noProof/>
            <w:webHidden/>
          </w:rPr>
          <w:fldChar w:fldCharType="separate"/>
        </w:r>
        <w:r w:rsidR="00201FA6">
          <w:rPr>
            <w:noProof/>
            <w:webHidden/>
          </w:rPr>
          <w:t>70</w:t>
        </w:r>
        <w:r w:rsidR="00201FA6">
          <w:rPr>
            <w:noProof/>
            <w:webHidden/>
          </w:rPr>
          <w:fldChar w:fldCharType="end"/>
        </w:r>
      </w:hyperlink>
    </w:p>
    <w:p w:rsidR="00944EE6" w:rsidRPr="0048159C" w:rsidRDefault="004F12AA" w:rsidP="005B4857">
      <w:r w:rsidRPr="0048159C">
        <w:fldChar w:fldCharType="end"/>
      </w:r>
    </w:p>
    <w:p w:rsidR="00144A73" w:rsidRDefault="0048159C" w:rsidP="000117FF">
      <w:pPr>
        <w:pStyle w:val="Heading1"/>
      </w:pPr>
      <w:bookmarkStart w:id="0" w:name="_Toc438012809"/>
      <w:r w:rsidRPr="00470EE5">
        <w:lastRenderedPageBreak/>
        <w:t>Introduction</w:t>
      </w:r>
      <w:bookmarkEnd w:id="0"/>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9F48FD">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9F48FD">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6B6DD0">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6B6DD0">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FB55A0">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FB55A0">
        <w:t>2.23</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FB55A0">
        <w:t>4</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FB55A0">
        <w:t>5</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FB55A0">
        <w:t>6</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1" w:name="_Ref426037418"/>
      <w:bookmarkStart w:id="2" w:name="_Ref426037520"/>
      <w:bookmarkStart w:id="3" w:name="_Ref426037564"/>
      <w:bookmarkStart w:id="4" w:name="_Toc438012810"/>
      <w:r>
        <w:t xml:space="preserve">Calibration and Optimization </w:t>
      </w:r>
      <w:r w:rsidR="00631129">
        <w:t>Algorithms</w:t>
      </w:r>
      <w:bookmarkEnd w:id="1"/>
      <w:bookmarkEnd w:id="2"/>
      <w:bookmarkEnd w:id="3"/>
      <w:bookmarkEnd w:id="4"/>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xml:space="preserve">. While most of these algorithms are suitable for both 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lastRenderedPageBreak/>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Pr="00E70047">
        <w:rPr>
          <w:b/>
          <w:i/>
        </w:rPr>
        <w:t xml:space="preserve">Table </w:t>
      </w:r>
      <w:r w:rsidRPr="00E70047">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Pr="007C2DFD">
        <w:rPr>
          <w:b/>
        </w:rPr>
        <w:t xml:space="preserve">Listing </w:t>
      </w:r>
      <w:r>
        <w:rPr>
          <w:b/>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027A62">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FD559D">
          <w:rPr>
            <w:noProof/>
          </w:rPr>
          <w:t>Matott</w:t>
        </w:r>
        <w:r w:rsidR="00FD559D" w:rsidRPr="00146DCD">
          <w:rPr>
            <w:i/>
            <w:noProof/>
          </w:rPr>
          <w:t xml:space="preserve"> et al.</w:t>
        </w:r>
        <w:r w:rsidR="00FD559D">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9"/>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5" w:name="_Ref426037817"/>
      <w:r w:rsidRPr="00AA4422">
        <w:rPr>
          <w:b/>
          <w:i w:val="0"/>
          <w:color w:val="auto"/>
          <w:sz w:val="24"/>
        </w:rPr>
        <w:lastRenderedPageBreak/>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2E1922">
        <w:rPr>
          <w:b/>
          <w:i w:val="0"/>
          <w:noProof/>
          <w:color w:val="auto"/>
          <w:sz w:val="24"/>
        </w:rPr>
        <w:t>1</w:t>
      </w:r>
      <w:r w:rsidRPr="00AA4422">
        <w:rPr>
          <w:b/>
          <w:i w:val="0"/>
          <w:color w:val="auto"/>
          <w:sz w:val="24"/>
        </w:rPr>
        <w:fldChar w:fldCharType="end"/>
      </w:r>
      <w:bookmarkEnd w:id="5"/>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2"/>
        <w:gridCol w:w="4257"/>
        <w:gridCol w:w="360"/>
        <w:gridCol w:w="360"/>
        <w:gridCol w:w="360"/>
        <w:gridCol w:w="360"/>
        <w:gridCol w:w="360"/>
        <w:gridCol w:w="360"/>
        <w:gridCol w:w="360"/>
        <w:gridCol w:w="360"/>
        <w:gridCol w:w="360"/>
        <w:gridCol w:w="4566"/>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266A1D">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FD559D">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FD559D">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FD559D">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FD559D">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FD559D">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81FBB" w:rsidP="00D669E8">
            <w:pPr>
              <w:spacing w:after="0" w:line="240" w:lineRule="auto"/>
              <w:jc w:val="left"/>
              <w:rPr>
                <w:rFonts w:asciiTheme="minorHAnsi" w:eastAsia="Times New Roman" w:hAnsiTheme="minorHAnsi"/>
                <w:color w:val="000000"/>
                <w:sz w:val="20"/>
                <w:szCs w:val="20"/>
              </w:rPr>
            </w:pPr>
            <w:hyperlink r:id="rId10" w:history="1">
              <w:r w:rsidR="00FA7B3B" w:rsidRPr="00ED2932">
                <w:rPr>
                  <w:rStyle w:val="Hyperlink"/>
                  <w:rFonts w:asciiTheme="minorHAnsi" w:eastAsia="Times New Roman" w:hAnsiTheme="minorHAnsi"/>
                  <w:sz w:val="20"/>
                  <w:szCs w:val="20"/>
                </w:rPr>
                <w:t>lsmatott@buffalo.edu</w:t>
              </w:r>
            </w:hyperlink>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Powell&lt;/Author&gt;&lt;Year&gt;1977&lt;/Year&gt;&lt;RecNum&gt;5&lt;/RecNum&gt;&lt;DisplayText&gt;(Powell, 1977)&lt;/DisplayText&gt;&lt;record&gt;&lt;rec-number&gt;5&lt;/rec-number&gt;&lt;foreign-keys&gt;&lt;key app="EN" db-id="easxaprsya05rfef2p9pp95nde0zw9pvx09t" timestamp="0"&gt;5&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5" w:history="1">
              <w:r w:rsidR="00FD559D">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FD559D">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FD559D">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81FBB" w:rsidP="00D669E8">
            <w:pPr>
              <w:spacing w:after="0" w:line="240" w:lineRule="auto"/>
              <w:jc w:val="left"/>
              <w:rPr>
                <w:rFonts w:asciiTheme="minorHAnsi" w:eastAsia="Times New Roman" w:hAnsiTheme="minorHAnsi"/>
                <w:color w:val="000000"/>
                <w:sz w:val="20"/>
                <w:szCs w:val="20"/>
              </w:rPr>
            </w:pPr>
            <w:hyperlink r:id="rId11" w:history="1">
              <w:r w:rsidR="004B5BE4" w:rsidRPr="007116D7">
                <w:rPr>
                  <w:rStyle w:val="Hyperlink"/>
                  <w:rFonts w:asciiTheme="minorHAnsi" w:eastAsia="Times New Roman" w:hAnsiTheme="minorHAnsi"/>
                  <w:sz w:val="20"/>
                  <w:szCs w:val="20"/>
                </w:rPr>
                <w:t>lsmatott@buffalo.edu</w:t>
              </w:r>
            </w:hyperlink>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FD559D">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FD559D">
                <w:rPr>
                  <w:rFonts w:asciiTheme="minorHAnsi" w:eastAsia="Times New Roman" w:hAnsiTheme="minorHAnsi"/>
                  <w:noProof/>
                  <w:color w:val="000000"/>
                  <w:sz w:val="20"/>
                  <w:szCs w:val="20"/>
                </w:rPr>
                <w:t>Kirkpatrick</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FD559D">
                <w:rPr>
                  <w:rFonts w:asciiTheme="minorHAnsi" w:eastAsia="Times New Roman" w:hAnsiTheme="minorHAnsi"/>
                  <w:noProof/>
                  <w:color w:val="000000"/>
                  <w:sz w:val="20"/>
                  <w:szCs w:val="20"/>
                </w:rPr>
                <w:t>Tolso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FD559D">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FD559D">
                <w:rPr>
                  <w:rFonts w:asciiTheme="minorHAnsi" w:eastAsia="Times New Roman" w:hAnsiTheme="minorHAnsi"/>
                  <w:noProof/>
                  <w:color w:val="000000"/>
                  <w:sz w:val="20"/>
                  <w:szCs w:val="20"/>
                </w:rPr>
                <w:t>Tolso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I5NDwvUmVjTnVtPjxEaXNwbGF5VGV4dD4oQmVpZWxzdGVpbjxzdHlsZSBmYWNlPSJp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</w:fldData>
              </w:fldChar>
            </w:r>
            <w:r w:rsidR="00D47311">
              <w:rPr>
                <w:rFonts w:asciiTheme="minorHAnsi" w:eastAsia="Times New Roman" w:hAnsiTheme="minorHAnsi"/>
                <w:color w:val="000000"/>
                <w:sz w:val="20"/>
                <w:szCs w:val="20"/>
              </w:rPr>
              <w:instrText xml:space="preserve"> ADDIN EN.CITE </w:instrText>
            </w:r>
            <w:r w:rsidR="00D47311">
              <w:rPr>
                <w:rFonts w:asciiTheme="minorHAnsi" w:eastAsia="Times New Roman" w:hAnsiTheme="minorHAnsi"/>
                <w:color w:val="000000"/>
                <w:sz w:val="20"/>
                <w:szCs w:val="20"/>
              </w:rPr>
              <w:fldChar w:fldCharType="begin">
                <w:fldData xml:space="preserve">PEVuZE5vdGU+PENpdGU+PEF1dGhvcj5LZW5uZWR5PC9BdXRob3I+PFllYXI+MjAwMTwvWWVhcj48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</w:fldData>
              </w:fldChar>
            </w:r>
            <w:r w:rsidR="00D47311">
              <w:rPr>
                <w:rFonts w:asciiTheme="minorHAnsi" w:eastAsia="Times New Roman" w:hAnsiTheme="minorHAnsi"/>
                <w:color w:val="000000"/>
                <w:sz w:val="20"/>
                <w:szCs w:val="20"/>
              </w:rPr>
              <w:instrText xml:space="preserve"> ADDIN EN.CITE.DATA </w:instrText>
            </w:r>
            <w:r w:rsidR="00D47311">
              <w:rPr>
                <w:rFonts w:asciiTheme="minorHAnsi" w:eastAsia="Times New Roman" w:hAnsiTheme="minorHAnsi"/>
                <w:color w:val="000000"/>
                <w:sz w:val="20"/>
                <w:szCs w:val="20"/>
              </w:rPr>
            </w:r>
            <w:r w:rsidR="00D47311">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FD559D">
                <w:rPr>
                  <w:rFonts w:asciiTheme="minorHAnsi" w:eastAsia="Times New Roman" w:hAnsiTheme="minorHAnsi"/>
                  <w:noProof/>
                  <w:color w:val="000000"/>
                  <w:sz w:val="20"/>
                  <w:szCs w:val="20"/>
                </w:rPr>
                <w:t>Beielstei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294" w:history="1">
              <w:r w:rsidR="00FD559D">
                <w:rPr>
                  <w:rFonts w:asciiTheme="minorHAnsi" w:eastAsia="Times New Roman" w:hAnsiTheme="minorHAnsi"/>
                  <w:noProof/>
                  <w:color w:val="000000"/>
                  <w:sz w:val="20"/>
                  <w:szCs w:val="20"/>
                </w:rPr>
                <w:t>Kennedy</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FD559D">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lastRenderedPageBreak/>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FD559D">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FD559D">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FD559D">
                <w:rPr>
                  <w:rFonts w:asciiTheme="minorHAnsi" w:eastAsia="Times New Roman" w:hAnsiTheme="minorHAnsi"/>
                  <w:noProof/>
                  <w:color w:val="000000"/>
                  <w:sz w:val="20"/>
                  <w:szCs w:val="20"/>
                </w:rPr>
                <w:t>Marryott</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FD559D">
                <w:rPr>
                  <w:rFonts w:asciiTheme="minorHAnsi" w:eastAsia="Times New Roman" w:hAnsiTheme="minorHAnsi"/>
                  <w:noProof/>
                  <w:color w:val="000000"/>
                  <w:sz w:val="20"/>
                  <w:szCs w:val="20"/>
                </w:rPr>
                <w:t>Dua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FD559D">
                <w:rPr>
                  <w:rFonts w:asciiTheme="minorHAnsi" w:eastAsia="Times New Roman" w:hAnsiTheme="minorHAnsi"/>
                  <w:noProof/>
                  <w:color w:val="000000"/>
                  <w:sz w:val="20"/>
                  <w:szCs w:val="20"/>
                </w:rPr>
                <w:t>Dua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FD559D">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FD559D">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FD559D">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FD559D">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FD559D">
                <w:rPr>
                  <w:rFonts w:asciiTheme="minorHAnsi" w:eastAsia="Times New Roman" w:hAnsiTheme="minorHAnsi"/>
                  <w:noProof/>
                  <w:color w:val="000000"/>
                  <w:sz w:val="20"/>
                  <w:szCs w:val="20"/>
                </w:rPr>
                <w:t>Tolson</w:t>
              </w:r>
              <w:r w:rsidR="00FD559D" w:rsidRPr="00F871C1">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81FBB"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FD559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FD559D">
                <w:rPr>
                  <w:rFonts w:asciiTheme="minorHAnsi" w:eastAsia="Times New Roman" w:hAnsiTheme="minorHAnsi"/>
                  <w:noProof/>
                  <w:color w:val="000000"/>
                  <w:sz w:val="20"/>
                  <w:szCs w:val="20"/>
                </w:rPr>
                <w:t>Katare</w:t>
              </w:r>
              <w:r w:rsidR="00FD559D" w:rsidRPr="00F871C1">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8&lt;/Year&gt;&lt;RecNum&gt;625&lt;/RecNum&gt;&lt;DisplayText&gt;(Tolson and Shoemaker, 2008)&lt;/DisplayText&gt;&lt;record&gt;&lt;rec-number&gt;625&lt;/rec-number&gt;&lt;foreign-keys&gt;&lt;key app="EN" db-id="easxaprsya05rfef2p9pp95nde0zw9pvx09t" timestamp="0"&gt;625&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eriodical&gt;&lt;full-title&gt;Water Resources Research&lt;/full-title&gt;&lt;/periodical&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625" w:history="1">
              <w:r w:rsidR="00FD559D">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FD559D">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FD559D">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FD559D">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FD559D">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6" w:name="_Ref426037452"/>
      <w:bookmarkStart w:id="7" w:name="_Ref426037465"/>
      <w:bookmarkStart w:id="8" w:name="_Ref426037572"/>
      <w:bookmarkStart w:id="9" w:name="_Toc438012811"/>
      <w:r>
        <w:lastRenderedPageBreak/>
        <w:t xml:space="preserve">Regression Statistics </w:t>
      </w:r>
      <w:r w:rsidR="000A1EBE">
        <w:t>and Diagnostics</w:t>
      </w:r>
      <w:bookmarkEnd w:id="6"/>
      <w:bookmarkEnd w:id="7"/>
      <w:bookmarkEnd w:id="8"/>
      <w:bookmarkEnd w:id="9"/>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300191" w:rsidRPr="00672C61">
        <w:rPr>
          <w:b/>
          <w:i/>
        </w:rPr>
        <w:t xml:space="preserve">Table </w:t>
      </w:r>
      <w:r w:rsidR="00300191" w:rsidRPr="00672C61">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300191" w:rsidRPr="00672C61">
        <w:rPr>
          <w:b/>
          <w:i/>
        </w:rPr>
        <w:t xml:space="preserve">Table </w:t>
      </w:r>
      <w:r w:rsidR="00300191" w:rsidRPr="00672C61">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0"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2E1922">
        <w:rPr>
          <w:b/>
          <w:i w:val="0"/>
          <w:noProof/>
          <w:color w:val="auto"/>
          <w:sz w:val="24"/>
          <w:szCs w:val="24"/>
        </w:rPr>
        <w:t>2</w:t>
      </w:r>
      <w:r w:rsidRPr="00672C61">
        <w:rPr>
          <w:b/>
          <w:i w:val="0"/>
          <w:color w:val="auto"/>
          <w:sz w:val="24"/>
          <w:szCs w:val="24"/>
        </w:rPr>
        <w:fldChar w:fldCharType="end"/>
      </w:r>
      <w:bookmarkEnd w:id="10"/>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McKenzie&lt;/Author&gt;&lt;Year&gt;1984&lt;/Year&gt;&lt;RecNum&gt;753&lt;/RecNum&gt;&lt;DisplayText&gt;(McKenzie, 1984)&lt;/DisplayText&gt;&lt;record&gt;&lt;rec-number&gt;753&lt;/rec-number&gt;&lt;foreign-keys&gt;&lt;key app="EN" db-id="easxaprsya05rfef2p9pp95nde0zw9pvx09t" timestamp="1438966417"&gt;753&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eriodical&gt;&lt;full-title&gt;Journal of Hydrology&lt;/full-title&gt;&lt;/periodical&gt;&lt;pages&gt;45-53&lt;/pages&gt;&lt;volume&gt;67&lt;/volume&gt;&lt;number&gt;1&lt;/number&gt;&lt;dates&gt;&lt;year&gt;1984&lt;/year&gt;&lt;/dates&gt;&lt;isbn&gt;0022-1694&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753" w:history="1">
              <w:r w:rsidR="00FD559D">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FD559D">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FD559D">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FD559D">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FD559D">
                <w:rPr>
                  <w:rFonts w:ascii="Calibri" w:eastAsia="Times New Roman" w:hAnsi="Calibri"/>
                  <w:noProof/>
                  <w:color w:val="000000"/>
                  <w:sz w:val="22"/>
                  <w:szCs w:val="22"/>
                </w:rPr>
                <w:t>Draper</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FD559D">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FD559D">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FD559D">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FD559D">
                <w:rPr>
                  <w:rFonts w:ascii="Calibri" w:eastAsia="Times New Roman" w:hAnsi="Calibri"/>
                  <w:noProof/>
                  <w:color w:val="000000"/>
                  <w:sz w:val="22"/>
                  <w:szCs w:val="22"/>
                </w:rPr>
                <w:t>Belsley</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FD559D">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FD559D">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FD559D">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lastRenderedPageBreak/>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FD559D">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FD559D">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FD559D">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FD559D">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FD559D">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FD559D">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FD559D">
                <w:rPr>
                  <w:rFonts w:ascii="Calibri" w:eastAsia="Times New Roman" w:hAnsi="Calibri"/>
                  <w:noProof/>
                  <w:color w:val="000000"/>
                  <w:sz w:val="22"/>
                  <w:szCs w:val="22"/>
                </w:rPr>
                <w:t>Seber</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FD559D">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FD559D">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1" w:name="_Ref426037586"/>
      <w:bookmarkStart w:id="12" w:name="_Toc438012812"/>
      <w:r>
        <w:t>ostIn.txt – t</w:t>
      </w:r>
      <w:r w:rsidR="00631129">
        <w:t>he OSTRICH Input File</w:t>
      </w:r>
      <w:bookmarkEnd w:id="11"/>
      <w:bookmarkEnd w:id="12"/>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B82939">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B82939">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lastRenderedPageBreak/>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493727">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493727">
        <w:t>2.23</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3" w:name="_Toc438012813"/>
      <w:r>
        <w:t>Comments</w:t>
      </w:r>
      <w:bookmarkEnd w:id="13"/>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EB3D73" w:rsidRPr="00F6595C">
        <w:rPr>
          <w:b/>
          <w:i/>
        </w:rPr>
        <w:t xml:space="preserve">Listing </w:t>
      </w:r>
      <w:r w:rsidR="00EB3D73">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D35189">
        <w:t>6</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3C266AC3" wp14:editId="28DA8878">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choices.</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w14:anchorId="3C266AC3"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choices.</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4"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600130">
        <w:rPr>
          <w:b/>
          <w:i w:val="0"/>
          <w:noProof/>
          <w:color w:val="auto"/>
          <w:sz w:val="24"/>
        </w:rPr>
        <w:t>1</w:t>
      </w:r>
      <w:r w:rsidRPr="00F6595C">
        <w:rPr>
          <w:b/>
          <w:i w:val="0"/>
          <w:color w:val="auto"/>
          <w:sz w:val="24"/>
        </w:rPr>
        <w:fldChar w:fldCharType="end"/>
      </w:r>
      <w:bookmarkEnd w:id="14"/>
      <w:r w:rsidRPr="00F6595C">
        <w:rPr>
          <w:b/>
          <w:i w:val="0"/>
          <w:color w:val="auto"/>
          <w:sz w:val="24"/>
        </w:rPr>
        <w:t>: Example Comment Lines</w:t>
      </w:r>
    </w:p>
    <w:p w:rsidR="00187673" w:rsidRDefault="00187673" w:rsidP="000A02DB">
      <w:pPr>
        <w:pStyle w:val="Heading1"/>
        <w:numPr>
          <w:ilvl w:val="1"/>
          <w:numId w:val="1"/>
        </w:numPr>
        <w:ind w:hanging="792"/>
      </w:pPr>
      <w:bookmarkStart w:id="15" w:name="_Toc438012814"/>
      <w:r>
        <w:lastRenderedPageBreak/>
        <w:t>Case Sensitivity</w:t>
      </w:r>
      <w:bookmarkEnd w:id="15"/>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6" w:name="_Ref426037312"/>
      <w:bookmarkStart w:id="17" w:name="_Ref426038146"/>
      <w:bookmarkStart w:id="18" w:name="_Ref426038153"/>
      <w:bookmarkStart w:id="19" w:name="_Toc438012815"/>
      <w:r>
        <w:t>ostIn</w:t>
      </w:r>
      <w:r w:rsidR="00631129">
        <w:t xml:space="preserve"> – Basic Configuration</w:t>
      </w:r>
      <w:bookmarkEnd w:id="16"/>
      <w:bookmarkEnd w:id="17"/>
      <w:bookmarkEnd w:id="18"/>
      <w:bookmarkEnd w:id="19"/>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D43DED" w:rsidRPr="009D21C3">
        <w:rPr>
          <w:b/>
          <w:i/>
        </w:rPr>
        <w:t xml:space="preserve">Listing </w:t>
      </w:r>
      <w:r w:rsidR="00D43DED">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0157F4" w:rsidRPr="009D21C3">
        <w:rPr>
          <w:b/>
          <w:i/>
        </w:rPr>
        <w:t xml:space="preserve">Listing </w:t>
      </w:r>
      <w:r w:rsidR="000157F4">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0157F4" w:rsidRPr="009D21C3">
        <w:rPr>
          <w:b/>
          <w:i/>
        </w:rPr>
        <w:t xml:space="preserve">Listing </w:t>
      </w:r>
      <w:r w:rsidR="000157F4">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0157F4" w:rsidRPr="00BA019A">
        <w:rPr>
          <w:b/>
          <w:i/>
        </w:rPr>
        <w:t xml:space="preserve">Listing </w:t>
      </w:r>
      <w:r w:rsidR="000157F4">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0157F4" w:rsidRPr="007C2DFD">
        <w:rPr>
          <w:b/>
          <w:i/>
        </w:rPr>
        <w:t xml:space="preserve">Listing </w:t>
      </w:r>
      <w:r w:rsidR="000157F4">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FD559D">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62B21DF6" wp14:editId="66345350">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4D6661" w:rsidRDefault="004D6661" w:rsidP="009D21C3">
                            <w:pPr>
                              <w:spacing w:after="0" w:line="240" w:lineRule="auto"/>
                              <w:ind w:firstLine="540"/>
                            </w:pPr>
                            <w:r w:rsidRPr="0077297E">
                              <w:rPr>
                                <w:rFonts w:ascii="Courier New" w:hAnsi="Courier New" w:cs="Courier New"/>
                                <w:sz w:val="20"/>
                                <w:szCs w:val="20"/>
                              </w:rPr>
                              <w:t>BoxCoxTransformation  value           [1.00]</w:t>
                            </w:r>
                          </w:p>
                        </w:txbxContent>
                      </wps:txbx>
                      <wps:bodyPr rot="0" vert="horz" wrap="square" lIns="91440" tIns="45720" rIns="91440" bIns="45720" anchor="t" anchorCtr="0">
                        <a:spAutoFit/>
                      </wps:bodyPr>
                    </wps:wsp>
                  </a:graphicData>
                </a:graphic>
              </wp:inline>
            </w:drawing>
          </mc:Choice>
          <mc:Fallback>
            <w:pict>
              <v:shape w14:anchorId="62B21DF6"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4D6661" w:rsidRDefault="004D6661" w:rsidP="009D21C3">
                      <w:pPr>
                        <w:spacing w:after="0" w:line="240" w:lineRule="auto"/>
                        <w:ind w:firstLine="540"/>
                      </w:pPr>
                      <w:r w:rsidRPr="0077297E">
                        <w:rPr>
                          <w:rFonts w:ascii="Courier New" w:hAnsi="Courier New" w:cs="Courier New"/>
                          <w:sz w:val="20"/>
                          <w:szCs w:val="20"/>
                        </w:rPr>
                        <w:t>BoxCoxTransformation  value           [1.00]</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0"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600130">
        <w:rPr>
          <w:b/>
          <w:i w:val="0"/>
          <w:noProof/>
          <w:color w:val="auto"/>
          <w:sz w:val="24"/>
        </w:rPr>
        <w:t>2</w:t>
      </w:r>
      <w:r w:rsidRPr="009D21C3">
        <w:rPr>
          <w:b/>
          <w:i w:val="0"/>
          <w:color w:val="auto"/>
          <w:sz w:val="24"/>
        </w:rPr>
        <w:fldChar w:fldCharType="end"/>
      </w:r>
      <w:bookmarkEnd w:id="20"/>
      <w:r w:rsidRPr="009D21C3">
        <w:rPr>
          <w:b/>
          <w:i w:val="0"/>
          <w:color w:val="auto"/>
          <w:sz w:val="24"/>
        </w:rPr>
        <w:t>: Basic Configuration Group</w:t>
      </w:r>
    </w:p>
    <w:p w:rsidR="007A1608" w:rsidRDefault="007A1608" w:rsidP="007A1608">
      <w:pPr>
        <w:spacing w:after="0"/>
        <w:ind w:firstLine="547"/>
      </w:pPr>
      <w:r>
        <w:lastRenderedPageBreak/>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f executable that is run by OSTRICH every time a new best parameter set is discover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 associated with each model run. P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lastRenderedPageBreak/>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mc:AlternateContent>
          <mc:Choice Requires="wps">
            <w:drawing>
              <wp:inline distT="0" distB="0" distL="0" distR="0" wp14:anchorId="006D01F4" wp14:editId="70F0919B">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w14:anchorId="006D01F4"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1"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600130">
        <w:rPr>
          <w:b/>
          <w:i w:val="0"/>
          <w:noProof/>
          <w:color w:val="auto"/>
          <w:sz w:val="24"/>
        </w:rPr>
        <w:t>3</w:t>
      </w:r>
      <w:r w:rsidRPr="00BA019A">
        <w:rPr>
          <w:b/>
          <w:i w:val="0"/>
          <w:color w:val="auto"/>
          <w:sz w:val="24"/>
        </w:rPr>
        <w:fldChar w:fldCharType="end"/>
      </w:r>
      <w:bookmarkEnd w:id="21"/>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C539FB" w:rsidRPr="00C539FB">
        <w:rPr>
          <w:szCs w:val="20"/>
        </w:rPr>
        <w:t>: If set to "yes", OSTRICh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7A1608" w:rsidRDefault="007A1608" w:rsidP="007A1608">
      <w:pPr>
        <w:keepNext/>
        <w:spacing w:after="0" w:line="240" w:lineRule="auto"/>
        <w:ind w:firstLine="540"/>
      </w:pPr>
      <w:r w:rsidRPr="009D21C3">
        <w:rPr>
          <w:rFonts w:ascii="Courier New" w:hAnsi="Courier New" w:cs="Courier New"/>
          <w:noProof/>
          <w:sz w:val="20"/>
          <w:szCs w:val="20"/>
        </w:rPr>
        <w:lastRenderedPageBreak/>
        <mc:AlternateContent>
          <mc:Choice Requires="wps">
            <w:drawing>
              <wp:inline distT="0" distB="0" distL="0" distR="0" wp14:anchorId="580EC857" wp14:editId="4A289FAD">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4D6661" w:rsidRDefault="004D6661"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wps:txbx>
                      <wps:bodyPr rot="0" vert="horz" wrap="square" lIns="91440" tIns="45720" rIns="91440" bIns="45720" anchor="t" anchorCtr="0">
                        <a:spAutoFit/>
                      </wps:bodyPr>
                    </wps:wsp>
                  </a:graphicData>
                </a:graphic>
              </wp:inline>
            </w:drawing>
          </mc:Choice>
          <mc:Fallback>
            <w:pict>
              <v:shape w14:anchorId="580EC857"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4D6661" w:rsidRDefault="004D6661"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2"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600130">
        <w:rPr>
          <w:b/>
          <w:i w:val="0"/>
          <w:noProof/>
          <w:color w:val="auto"/>
          <w:sz w:val="24"/>
        </w:rPr>
        <w:t>4</w:t>
      </w:r>
      <w:r w:rsidRPr="009D21C3">
        <w:rPr>
          <w:b/>
          <w:i w:val="0"/>
          <w:color w:val="auto"/>
          <w:sz w:val="24"/>
        </w:rPr>
        <w:fldChar w:fldCharType="end"/>
      </w:r>
      <w:bookmarkEnd w:id="22"/>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w:lastRenderedPageBreak/>
        <mc:AlternateContent>
          <mc:Choice Requires="wps">
            <w:drawing>
              <wp:inline distT="0" distB="0" distL="0" distR="0" wp14:anchorId="1382832C" wp14:editId="10EEE1DD">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w14:anchorId="1382832C"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3"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600130">
        <w:rPr>
          <w:b/>
          <w:i w:val="0"/>
          <w:noProof/>
          <w:color w:val="auto"/>
          <w:sz w:val="24"/>
        </w:rPr>
        <w:t>5</w:t>
      </w:r>
      <w:r w:rsidRPr="007C2DFD">
        <w:rPr>
          <w:b/>
          <w:i w:val="0"/>
          <w:color w:val="auto"/>
          <w:sz w:val="24"/>
        </w:rPr>
        <w:fldChar w:fldCharType="end"/>
      </w:r>
      <w:bookmarkEnd w:id="23"/>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4" w:name="_Ref426038973"/>
      <w:bookmarkStart w:id="25" w:name="_Ref426723063"/>
      <w:bookmarkStart w:id="26" w:name="_Ref427127267"/>
      <w:bookmarkStart w:id="27" w:name="_Toc438012816"/>
      <w:r>
        <w:t>ostIn – File Pairs</w:t>
      </w:r>
      <w:bookmarkEnd w:id="24"/>
      <w:bookmarkEnd w:id="25"/>
      <w:bookmarkEnd w:id="26"/>
      <w:bookmarkEnd w:id="27"/>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D35189">
        <w:t>3</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6A5C76" w:rsidRPr="00B56283">
        <w:rPr>
          <w:b/>
        </w:rPr>
        <w:t xml:space="preserve">Listing </w:t>
      </w:r>
      <w:r w:rsidR="006A5C76">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75B9B93" wp14:editId="506C2A65">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4D6661" w:rsidRDefault="004D6661"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w14:anchorId="375B9B93"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4D6661" w:rsidRDefault="004D6661"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60A35648" wp14:editId="7531F014">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4D6661" w:rsidRPr="004022CF"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4D6661" w:rsidRPr="00B56283"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4D6661" w:rsidRDefault="004D6661"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w14:anchorId="60A35648"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4D6661" w:rsidRPr="004022CF"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4D6661" w:rsidRPr="00B56283"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4D6661" w:rsidRDefault="004D6661"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rsidR="00B56283" w:rsidRDefault="00B56283" w:rsidP="00B56283">
      <w:pPr>
        <w:jc w:val="center"/>
        <w:rPr>
          <w:b/>
        </w:rPr>
      </w:pPr>
      <w:bookmarkStart w:id="28"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600130">
        <w:rPr>
          <w:b/>
          <w:noProof/>
        </w:rPr>
        <w:t>6</w:t>
      </w:r>
      <w:r w:rsidRPr="00B56283">
        <w:rPr>
          <w:b/>
        </w:rPr>
        <w:fldChar w:fldCharType="end"/>
      </w:r>
      <w:bookmarkEnd w:id="28"/>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127680" w:rsidRPr="00B56283">
        <w:rPr>
          <w:b/>
        </w:rPr>
        <w:t xml:space="preserve">Listing </w:t>
      </w:r>
      <w:r w:rsidR="00127680">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29" w:name="_Ref430069158"/>
      <w:bookmarkStart w:id="30" w:name="_Toc438012817"/>
      <w:r>
        <w:t>ostIn – Extra Files</w:t>
      </w:r>
      <w:bookmarkEnd w:id="29"/>
      <w:bookmarkEnd w:id="30"/>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74295D">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2C3CED" w:rsidRPr="000F2586">
        <w:rPr>
          <w:b/>
        </w:rPr>
        <w:t xml:space="preserve">Listing </w:t>
      </w:r>
      <w:r w:rsidR="002C3CED">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51C45C0B" wp14:editId="750BE6AA">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4D6661" w:rsidRDefault="004D6661"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w14:anchorId="51C45C0B"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4D6661" w:rsidRDefault="004D6661"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649CEB56" wp14:editId="72FD2B83">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4D6661" w:rsidRDefault="004D6661"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4D6661" w:rsidRDefault="004D6661"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w14:anchorId="649CEB56"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4D6661" w:rsidRDefault="004D6661"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4D6661" w:rsidRDefault="004D6661"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rsidR="001361A3" w:rsidRPr="000F2586" w:rsidRDefault="001361A3" w:rsidP="001361A3">
      <w:pPr>
        <w:jc w:val="center"/>
        <w:rPr>
          <w:b/>
        </w:rPr>
      </w:pPr>
      <w:bookmarkStart w:id="31"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7</w:t>
      </w:r>
      <w:r w:rsidRPr="000F2586">
        <w:rPr>
          <w:b/>
        </w:rPr>
        <w:fldChar w:fldCharType="end"/>
      </w:r>
      <w:bookmarkEnd w:id="31"/>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2C3CED" w:rsidRPr="000F2586">
        <w:rPr>
          <w:b/>
        </w:rPr>
        <w:t xml:space="preserve">Listing </w:t>
      </w:r>
      <w:r w:rsidR="002C3CED">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2" w:name="_Ref430069207"/>
      <w:bookmarkStart w:id="33" w:name="_Toc438012818"/>
      <w:r>
        <w:lastRenderedPageBreak/>
        <w:t>ostIn – Extra Directories</w:t>
      </w:r>
      <w:bookmarkEnd w:id="32"/>
      <w:bookmarkEnd w:id="33"/>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AD3199" w:rsidRPr="000F2586">
        <w:rPr>
          <w:b/>
        </w:rPr>
        <w:t xml:space="preserve">Listing </w:t>
      </w:r>
      <w:r w:rsidR="00AD3199">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AD3199" w:rsidRPr="000F2586">
        <w:rPr>
          <w:b/>
        </w:rPr>
        <w:t xml:space="preserve">Listing </w:t>
      </w:r>
      <w:r w:rsidR="00AD3199">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6A7CECEB" wp14:editId="5599DCA5">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4D6661" w:rsidRDefault="004D6661"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6A7CECEB"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4D6661" w:rsidRDefault="004D6661"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AB287A7" wp14:editId="7E0ABFBF">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0AB287A7"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4D6661" w:rsidRPr="001361A3" w:rsidRDefault="004D6661"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rsidR="001D7E93" w:rsidRPr="000F2586" w:rsidRDefault="001D7E93" w:rsidP="00D53CAC">
      <w:pPr>
        <w:jc w:val="center"/>
        <w:rPr>
          <w:b/>
        </w:rPr>
      </w:pPr>
      <w:bookmarkStart w:id="34"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8</w:t>
      </w:r>
      <w:r w:rsidRPr="000F2586">
        <w:rPr>
          <w:b/>
        </w:rPr>
        <w:fldChar w:fldCharType="end"/>
      </w:r>
      <w:bookmarkEnd w:id="34"/>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5" w:name="_Ref426039021"/>
      <w:bookmarkStart w:id="36" w:name="_Ref427127282"/>
      <w:bookmarkStart w:id="37" w:name="_Ref427905230"/>
      <w:bookmarkStart w:id="38" w:name="_Ref428197142"/>
      <w:bookmarkStart w:id="39" w:name="_Toc438012819"/>
      <w:r>
        <w:t>ostIn</w:t>
      </w:r>
      <w:r w:rsidR="00631129">
        <w:t xml:space="preserve"> – Real-valued Parameters</w:t>
      </w:r>
      <w:bookmarkEnd w:id="35"/>
      <w:bookmarkEnd w:id="36"/>
      <w:bookmarkEnd w:id="37"/>
      <w:bookmarkEnd w:id="38"/>
      <w:bookmarkEnd w:id="39"/>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AD3199" w:rsidRPr="000F2586">
        <w:rPr>
          <w:b/>
        </w:rPr>
        <w:t xml:space="preserve">Listing </w:t>
      </w:r>
      <w:r w:rsidR="00AD3199">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AD3199" w:rsidRPr="000F2586">
        <w:rPr>
          <w:b/>
        </w:rPr>
        <w:t xml:space="preserve">Listing </w:t>
      </w:r>
      <w:r w:rsidR="00AD3199">
        <w:rPr>
          <w:b/>
          <w:noProof/>
        </w:rPr>
        <w:t>13</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7D6AF76C" wp14:editId="0BA2DFF3">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4D6661" w:rsidRDefault="004D6661"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7D6AF76C"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4D6661" w:rsidRDefault="004D6661"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4E00B7" w:rsidRDefault="004E00B7" w:rsidP="004E00B7">
      <w:pPr>
        <w:ind w:firstLine="540"/>
        <w:jc w:val="center"/>
      </w:pPr>
      <w:bookmarkStart w:id="40"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9</w:t>
      </w:r>
      <w:r w:rsidRPr="000F2586">
        <w:rPr>
          <w:b/>
        </w:rPr>
        <w:fldChar w:fldCharType="end"/>
      </w:r>
      <w:bookmarkEnd w:id="40"/>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AD3199" w:rsidRPr="000F2586">
        <w:rPr>
          <w:b/>
        </w:rPr>
        <w:t xml:space="preserve">Listing </w:t>
      </w:r>
      <w:r w:rsidR="00AD3199">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74295D">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74295D">
        <w:t>3</w:t>
      </w:r>
      <w:r w:rsidR="0074295D">
        <w:fldChar w:fldCharType="end"/>
      </w:r>
      <w:r w:rsidR="00E701E1">
        <w:t>)</w:t>
      </w:r>
      <w:r w:rsidR="004E00B7">
        <w:t>.</w:t>
      </w:r>
    </w:p>
    <w:p w:rsidR="004E00B7" w:rsidRDefault="00E701E1" w:rsidP="00E701E1">
      <w:r w:rsidRPr="006D642D">
        <w:rPr>
          <w:b/>
        </w:rPr>
        <w:lastRenderedPageBreak/>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2762E8B" wp14:editId="0AE445FE">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4D6661" w:rsidRDefault="004D6661"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02762E8B"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4D6661" w:rsidRPr="004E00B7" w:rsidRDefault="004D6661"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4D6661" w:rsidRDefault="004D6661"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384975" w:rsidRPr="0064690F" w:rsidRDefault="00384975" w:rsidP="000431DF">
      <w:pPr>
        <w:jc w:val="center"/>
      </w:pPr>
      <w:bookmarkStart w:id="41"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0</w:t>
      </w:r>
      <w:r w:rsidRPr="000F2586">
        <w:rPr>
          <w:b/>
        </w:rPr>
        <w:fldChar w:fldCharType="end"/>
      </w:r>
      <w:bookmarkEnd w:id="41"/>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2" w:name="_Toc438012820"/>
      <w:r>
        <w:t>ostIn – Integer Parameters</w:t>
      </w:r>
      <w:bookmarkEnd w:id="42"/>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AD3199" w:rsidRPr="000F2586">
        <w:rPr>
          <w:b/>
        </w:rPr>
        <w:t xml:space="preserve">Listing </w:t>
      </w:r>
      <w:r w:rsidR="00AD3199">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725DDD4A" wp14:editId="15FF63AD">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4D6661" w:rsidRDefault="004D6661"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725DDD4A"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4D6661" w:rsidRDefault="004D6661"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019F9B86" wp14:editId="631E1595">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w14:anchorId="019F9B86"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rsidR="004261A6" w:rsidRDefault="004261A6" w:rsidP="000431DF">
      <w:pPr>
        <w:jc w:val="center"/>
      </w:pPr>
      <w:bookmarkStart w:id="43"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1</w:t>
      </w:r>
      <w:r w:rsidRPr="000F2586">
        <w:rPr>
          <w:b/>
        </w:rPr>
        <w:fldChar w:fldCharType="end"/>
      </w:r>
      <w:bookmarkEnd w:id="43"/>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4" w:name="_Ref428197174"/>
      <w:bookmarkStart w:id="45" w:name="_Toc438012821"/>
      <w:r>
        <w:t>ostIn</w:t>
      </w:r>
      <w:r w:rsidR="00631129">
        <w:t xml:space="preserve"> – Combinatorial Parameters</w:t>
      </w:r>
      <w:bookmarkEnd w:id="44"/>
      <w:bookmarkEnd w:id="45"/>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142ECDEC" wp14:editId="629E9F0A">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142ECDEC"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450818" w:rsidRDefault="00450818" w:rsidP="00450818">
      <w:pPr>
        <w:jc w:val="center"/>
        <w:rPr>
          <w:b/>
        </w:rPr>
      </w:pPr>
      <w:bookmarkStart w:id="46"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2</w:t>
      </w:r>
      <w:r w:rsidRPr="000F2586">
        <w:rPr>
          <w:b/>
        </w:rPr>
        <w:fldChar w:fldCharType="end"/>
      </w:r>
      <w:bookmarkEnd w:id="46"/>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AD3199" w:rsidRPr="000F2586">
        <w:rPr>
          <w:b/>
        </w:rPr>
        <w:t xml:space="preserve">Listing </w:t>
      </w:r>
      <w:r w:rsidR="00AD3199">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A482755" wp14:editId="3D19ECE1">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7A482755"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64690F" w:rsidRDefault="00450818" w:rsidP="00047E26">
      <w:pPr>
        <w:jc w:val="center"/>
      </w:pPr>
      <w:bookmarkStart w:id="47"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3</w:t>
      </w:r>
      <w:r w:rsidRPr="000F2586">
        <w:rPr>
          <w:b/>
        </w:rPr>
        <w:fldChar w:fldCharType="end"/>
      </w:r>
      <w:bookmarkEnd w:id="47"/>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8" w:name="_Ref427040021"/>
      <w:bookmarkStart w:id="49" w:name="_Ref427127301"/>
      <w:bookmarkStart w:id="50" w:name="_Toc438012822"/>
      <w:r>
        <w:t>ostIn – Tied Parameters</w:t>
      </w:r>
      <w:bookmarkEnd w:id="48"/>
      <w:bookmarkEnd w:id="49"/>
      <w:bookmarkEnd w:id="50"/>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5pt;height:18pt" o:ole="">
            <v:imagedata r:id="rId13" o:title=""/>
          </v:shape>
          <o:OLEObject Type="Embed" ProgID="Equation.3" ShapeID="_x0000_i1025" DrawAspect="Content" ObjectID="_1512359911" r:id="rId14"/>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AD3199" w:rsidRPr="000F2586">
        <w:rPr>
          <w:b/>
        </w:rPr>
        <w:t xml:space="preserve">Listing </w:t>
      </w:r>
      <w:r w:rsidR="00AD3199">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26A1371A" wp14:editId="11CB9F3D">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Default="004D6661"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6A1371A"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Default="004D6661"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671749" w:rsidRDefault="00B75459" w:rsidP="00B75459">
      <w:pPr>
        <w:jc w:val="center"/>
      </w:pPr>
      <w:bookmarkStart w:id="51"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4</w:t>
      </w:r>
      <w:r w:rsidRPr="000F2586">
        <w:rPr>
          <w:b/>
        </w:rPr>
        <w:fldChar w:fldCharType="end"/>
      </w:r>
      <w:bookmarkEnd w:id="51"/>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AD3199" w:rsidRPr="000F2586">
        <w:rPr>
          <w:b/>
        </w:rPr>
        <w:t xml:space="preserve">Listing </w:t>
      </w:r>
      <w:r w:rsidR="00AD3199">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lastRenderedPageBreak/>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3277B8">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lastRenderedPageBreak/>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AD3199" w:rsidRPr="000F2586">
        <w:rPr>
          <w:b/>
        </w:rPr>
        <w:t xml:space="preserve">Listing </w:t>
      </w:r>
      <w:r w:rsidR="00AD3199">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BA8A2E1" wp14:editId="1F7D62AA">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BA8A2E1"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9E7ABA" w:rsidRDefault="00537BF3" w:rsidP="00FA3241">
      <w:pPr>
        <w:jc w:val="center"/>
        <w:rPr>
          <w:b/>
        </w:rPr>
      </w:pPr>
      <w:bookmarkStart w:id="52"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5</w:t>
      </w:r>
      <w:r w:rsidRPr="000F2586">
        <w:rPr>
          <w:b/>
        </w:rPr>
        <w:fldChar w:fldCharType="end"/>
      </w:r>
      <w:bookmarkEnd w:id="52"/>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3" w:name="_Toc438012823"/>
      <w:r>
        <w:t>ostIn – Special Parameters (pre-emption)</w:t>
      </w:r>
      <w:bookmarkEnd w:id="53"/>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1D26ED" w:rsidRPr="00AA4422">
        <w:rPr>
          <w:b/>
          <w:i/>
        </w:rPr>
        <w:t xml:space="preserve">Table </w:t>
      </w:r>
      <w:r w:rsidR="001D26ED">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FD559D">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AD3199" w:rsidRPr="000F2586">
        <w:rPr>
          <w:b/>
        </w:rPr>
        <w:t xml:space="preserve">Listing </w:t>
      </w:r>
      <w:r w:rsidR="00AD3199">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AD3199" w:rsidRPr="000F2586">
        <w:rPr>
          <w:b/>
        </w:rPr>
        <w:t xml:space="preserve">Listing </w:t>
      </w:r>
      <w:r w:rsidR="00AD3199">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83ECDD4" wp14:editId="0C6B0F17">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83ECDD4"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4D6661" w:rsidRPr="004E00B7" w:rsidRDefault="004D6661"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rsidR="009363D6" w:rsidRDefault="009363D6" w:rsidP="009363D6">
      <w:pPr>
        <w:jc w:val="center"/>
        <w:rPr>
          <w:b/>
        </w:rPr>
      </w:pPr>
      <w:bookmarkStart w:id="54"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6</w:t>
      </w:r>
      <w:r w:rsidRPr="000F2586">
        <w:rPr>
          <w:b/>
        </w:rPr>
        <w:fldChar w:fldCharType="end"/>
      </w:r>
      <w:bookmarkEnd w:id="54"/>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lastRenderedPageBreak/>
        <w:t xml:space="preserve">In </w:t>
      </w:r>
      <w:r w:rsidR="00802652">
        <w:fldChar w:fldCharType="begin"/>
      </w:r>
      <w:r w:rsidR="00802652">
        <w:instrText xml:space="preserve"> REF _Ref426089850 \h </w:instrText>
      </w:r>
      <w:r w:rsidR="00802652">
        <w:fldChar w:fldCharType="separate"/>
      </w:r>
      <w:r w:rsidR="00AD3199" w:rsidRPr="000F2586">
        <w:rPr>
          <w:b/>
        </w:rPr>
        <w:t xml:space="preserve">Listing </w:t>
      </w:r>
      <w:r w:rsidR="00AD3199">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677BB5">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677BB5">
        <w:t>2.23</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022EAD5E" wp14:editId="53BD919D">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4D6661" w:rsidRDefault="004D6661"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w14:anchorId="022EAD5E"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4D6661" w:rsidRDefault="004D6661"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5"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7</w:t>
      </w:r>
      <w:r w:rsidRPr="000F2586">
        <w:rPr>
          <w:b/>
        </w:rPr>
        <w:fldChar w:fldCharType="end"/>
      </w:r>
      <w:bookmarkEnd w:id="55"/>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6" w:name="_Ref427903741"/>
      <w:bookmarkStart w:id="57" w:name="_Toc438012824"/>
      <w:r>
        <w:lastRenderedPageBreak/>
        <w:t>ostIn – Initial Parameters</w:t>
      </w:r>
      <w:bookmarkEnd w:id="56"/>
      <w:bookmarkEnd w:id="57"/>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E31178" w:rsidRPr="00AA4422">
        <w:rPr>
          <w:b/>
          <w:i/>
        </w:rPr>
        <w:t xml:space="preserve">Table </w:t>
      </w:r>
      <w:r w:rsidR="00E31178">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AD3199" w:rsidRPr="000F2586">
        <w:rPr>
          <w:b/>
        </w:rPr>
        <w:t xml:space="preserve">Listing </w:t>
      </w:r>
      <w:r w:rsidR="00AD3199">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2A882328" wp14:editId="43B98E52">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A882328"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4D6661" w:rsidRPr="004E00B7" w:rsidRDefault="004D6661"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48508C" w:rsidRDefault="0048508C" w:rsidP="003E271D">
      <w:pPr>
        <w:jc w:val="center"/>
      </w:pPr>
      <w:bookmarkStart w:id="58"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8</w:t>
      </w:r>
      <w:r w:rsidRPr="000F2586">
        <w:rPr>
          <w:b/>
        </w:rPr>
        <w:fldChar w:fldCharType="end"/>
      </w:r>
      <w:bookmarkEnd w:id="58"/>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AD3199" w:rsidRPr="000F2586">
        <w:rPr>
          <w:b/>
        </w:rPr>
        <w:t xml:space="preserve">Listing </w:t>
      </w:r>
      <w:r w:rsidR="00AD3199">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4095C2FF" wp14:editId="4C6676FE">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4D6661" w:rsidRPr="0032420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095C2FF"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4D6661" w:rsidRPr="0032420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324207" w:rsidRPr="00026F6C" w:rsidRDefault="00324207" w:rsidP="00324207">
      <w:pPr>
        <w:jc w:val="center"/>
      </w:pPr>
      <w:bookmarkStart w:id="59"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9</w:t>
      </w:r>
      <w:r w:rsidRPr="000F2586">
        <w:rPr>
          <w:b/>
        </w:rPr>
        <w:fldChar w:fldCharType="end"/>
      </w:r>
      <w:bookmarkEnd w:id="59"/>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0" w:name="_Ref426039218"/>
      <w:bookmarkStart w:id="61" w:name="_Toc438012825"/>
      <w:r>
        <w:t>ostIn – Parameter Correction</w:t>
      </w:r>
      <w:bookmarkEnd w:id="60"/>
      <w:bookmarkEnd w:id="61"/>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w:t>
      </w:r>
      <w:r w:rsidR="004F2CF8">
        <w:lastRenderedPageBreak/>
        <w:t xml:space="preserve">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AD3199" w:rsidRPr="000F2586">
        <w:rPr>
          <w:b/>
        </w:rPr>
        <w:t xml:space="preserve">Listing </w:t>
      </w:r>
      <w:r w:rsidR="00AD3199">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11EFDD9F" wp14:editId="3A15CD17">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11EFDD9F"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2"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0</w:t>
      </w:r>
      <w:r w:rsidRPr="000F2586">
        <w:rPr>
          <w:b/>
        </w:rPr>
        <w:fldChar w:fldCharType="end"/>
      </w:r>
      <w:bookmarkEnd w:id="62"/>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lastRenderedPageBreak/>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AD3199" w:rsidRPr="000F2586">
        <w:rPr>
          <w:b/>
        </w:rPr>
        <w:t xml:space="preserve">Listing </w:t>
      </w:r>
      <w:r w:rsidR="00AD3199">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7169CB43" wp14:editId="02A7B65D">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7169CB43"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3"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1</w:t>
      </w:r>
      <w:r w:rsidRPr="000F2586">
        <w:rPr>
          <w:b/>
        </w:rPr>
        <w:fldChar w:fldCharType="end"/>
      </w:r>
      <w:bookmarkEnd w:id="63"/>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4" w:name="_Ref427126660"/>
      <w:bookmarkStart w:id="65" w:name="_Toc438012826"/>
      <w:r>
        <w:t>ostIn – Observations</w:t>
      </w:r>
      <w:bookmarkEnd w:id="64"/>
      <w:bookmarkEnd w:id="65"/>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w:t>
      </w:r>
      <w:r w:rsidR="009C391C">
        <w:lastRenderedPageBreak/>
        <w:t xml:space="preserve">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BF2D1D" w:rsidRPr="000F2586">
        <w:rPr>
          <w:b/>
        </w:rPr>
        <w:t xml:space="preserve">Listing </w:t>
      </w:r>
      <w:r w:rsidR="00BF2D1D">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BF2D1D" w:rsidRPr="000F2586">
        <w:rPr>
          <w:b/>
        </w:rPr>
        <w:t xml:space="preserve">Listing </w:t>
      </w:r>
      <w:r w:rsidR="00BF2D1D">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770BCC59" wp14:editId="1AAB65E0">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770BCC59"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9646B0" w:rsidRDefault="009646B0" w:rsidP="009646B0">
      <w:pPr>
        <w:jc w:val="center"/>
        <w:rPr>
          <w:b/>
        </w:rPr>
      </w:pPr>
      <w:bookmarkStart w:id="66"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2</w:t>
      </w:r>
      <w:r w:rsidRPr="000F2586">
        <w:rPr>
          <w:b/>
        </w:rPr>
        <w:fldChar w:fldCharType="end"/>
      </w:r>
      <w:bookmarkEnd w:id="66"/>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3C701060" wp14:editId="32311016">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3C701060"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4D6661"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102B59" w:rsidRDefault="00102B59" w:rsidP="00102B59">
      <w:pPr>
        <w:jc w:val="center"/>
      </w:pPr>
      <w:bookmarkStart w:id="67"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3</w:t>
      </w:r>
      <w:r w:rsidRPr="000F2586">
        <w:rPr>
          <w:b/>
        </w:rPr>
        <w:fldChar w:fldCharType="end"/>
      </w:r>
      <w:bookmarkEnd w:id="67"/>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BF2D1D" w:rsidRPr="000F2586">
        <w:rPr>
          <w:b/>
        </w:rPr>
        <w:t xml:space="preserve">Listing </w:t>
      </w:r>
      <w:r w:rsidR="00BF2D1D">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BF2D1D" w:rsidRPr="000F2586">
        <w:rPr>
          <w:b/>
        </w:rPr>
        <w:t xml:space="preserve">Listing </w:t>
      </w:r>
      <w:r w:rsidR="00BF2D1D">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FD559D">
          <w:rPr>
            <w:noProof/>
          </w:rPr>
          <w:t>1998</w:t>
        </w:r>
      </w:hyperlink>
      <w:r w:rsidR="003705CB">
        <w:rPr>
          <w:noProof/>
        </w:rPr>
        <w:t>)</w:t>
      </w:r>
      <w:r w:rsidR="003705CB">
        <w:fldChar w:fldCharType="end"/>
      </w:r>
      <w:r w:rsidR="003705CB">
        <w:t xml:space="preserve"> and Hill and Tiedeman </w:t>
      </w:r>
      <w:r w:rsidR="003705CB">
        <w:fldChar w:fldCharType="begin"/>
      </w:r>
      <w:r w:rsidR="00D47311">
        <w:instrText xml:space="preserve"> ADDIN EN.CITE &lt;EndNote&gt;&lt;Cite ExcludeAuth="1"&gt;&lt;Author&gt;Hill&lt;/Author&gt;&lt;Year&gt;2007&lt;/Year&gt;&lt;RecNum&gt;639&lt;/RecNum&gt;&lt;DisplayText&gt;(2007)&lt;/DisplayText&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639" w:history="1">
        <w:r w:rsidR="00FD559D">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 xml:space="preserve">repeated until all observation </w:t>
      </w:r>
      <w:r w:rsidR="001D7D99">
        <w:lastRenderedPageBreak/>
        <w:t>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6C5049" w:rsidRPr="006A59D9">
        <w:rPr>
          <w:b/>
          <w:i/>
        </w:rPr>
        <w:t xml:space="preserve">Figure </w:t>
      </w:r>
      <w:r w:rsidR="006C5049" w:rsidRPr="006A59D9">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BF2D1D" w:rsidRPr="006A59D9">
        <w:rPr>
          <w:b/>
        </w:rPr>
        <w:t xml:space="preserve">Listing </w:t>
      </w:r>
      <w:r w:rsidR="00BF2D1D" w:rsidRPr="006A59D9">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6C5049" w:rsidRPr="006A59D9">
        <w:rPr>
          <w:b/>
          <w:i/>
          <w:sz w:val="22"/>
        </w:rPr>
        <w:t xml:space="preserve">Figure </w:t>
      </w:r>
      <w:r w:rsidR="006C5049" w:rsidRPr="006A59D9">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BF6779">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Default="00C73C3A" w:rsidP="00C73C3A"/>
    <w:p w:rsidR="004A0D9F" w:rsidRPr="00C73C3A" w:rsidRDefault="00C73C3A" w:rsidP="00C73C3A">
      <w:pPr>
        <w:tabs>
          <w:tab w:val="left" w:pos="3555"/>
        </w:tabs>
      </w:pPr>
      <w:r>
        <w:tab/>
      </w:r>
    </w:p>
    <w:p w:rsidR="006C5049" w:rsidRDefault="006C5049" w:rsidP="00D36937">
      <w:pPr>
        <w:keepNext/>
        <w:spacing w:after="0"/>
        <w:ind w:firstLine="547"/>
        <w:jc w:val="center"/>
      </w:pPr>
      <w:r>
        <w:rPr>
          <w:noProof/>
        </w:rPr>
        <w:lastRenderedPageBreak/>
        <w:drawing>
          <wp:inline distT="0" distB="0" distL="0" distR="0" wp14:anchorId="1F42F456" wp14:editId="66A440A3">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8"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Pr="006C5049">
        <w:rPr>
          <w:b/>
          <w:i w:val="0"/>
          <w:noProof/>
          <w:color w:val="auto"/>
          <w:sz w:val="24"/>
        </w:rPr>
        <w:t>1</w:t>
      </w:r>
      <w:r w:rsidRPr="006C5049">
        <w:rPr>
          <w:b/>
          <w:i w:val="0"/>
          <w:color w:val="auto"/>
          <w:sz w:val="24"/>
        </w:rPr>
        <w:fldChar w:fldCharType="end"/>
      </w:r>
      <w:bookmarkEnd w:id="68"/>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Pr="00BF2D1D">
        <w:rPr>
          <w:b/>
          <w:i w:val="0"/>
          <w:color w:val="auto"/>
          <w:sz w:val="24"/>
          <w:szCs w:val="24"/>
        </w:rPr>
        <w:t xml:space="preserve">Figure </w:t>
      </w:r>
      <w:r w:rsidRPr="00BF2D1D">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BF2D1D" w:rsidRPr="00BF2D1D">
        <w:rPr>
          <w:b/>
          <w:i w:val="0"/>
          <w:color w:val="auto"/>
          <w:sz w:val="24"/>
          <w:szCs w:val="24"/>
        </w:rPr>
        <w:t xml:space="preserve">Listing </w:t>
      </w:r>
      <w:r w:rsidR="00BF2D1D" w:rsidRPr="00BF2D1D">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46508C4C" wp14:editId="1B232CB5">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69"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6C5049">
        <w:rPr>
          <w:b/>
          <w:i w:val="0"/>
          <w:noProof/>
          <w:color w:val="auto"/>
          <w:sz w:val="22"/>
        </w:rPr>
        <w:t>2</w:t>
      </w:r>
      <w:r w:rsidRPr="001D67D5">
        <w:rPr>
          <w:b/>
          <w:i w:val="0"/>
          <w:color w:val="auto"/>
          <w:sz w:val="22"/>
        </w:rPr>
        <w:fldChar w:fldCharType="end"/>
      </w:r>
      <w:bookmarkEnd w:id="69"/>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0" w:name="_Ref426039056"/>
      <w:bookmarkStart w:id="71" w:name="_Ref427126673"/>
      <w:bookmarkStart w:id="72" w:name="_Toc438012827"/>
      <w:r>
        <w:lastRenderedPageBreak/>
        <w:t>ostIn – Response Variables</w:t>
      </w:r>
      <w:bookmarkEnd w:id="70"/>
      <w:bookmarkEnd w:id="71"/>
      <w:bookmarkEnd w:id="72"/>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4F12DC" w:rsidRPr="000F2586">
        <w:rPr>
          <w:b/>
        </w:rPr>
        <w:t xml:space="preserve">Listing </w:t>
      </w:r>
      <w:r w:rsidR="004F12DC">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4F12DC" w:rsidRPr="000F2586">
        <w:rPr>
          <w:b/>
        </w:rPr>
        <w:t xml:space="preserve">Listing </w:t>
      </w:r>
      <w:r w:rsidR="004F12DC">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2F76E137" wp14:editId="7EAABD1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4D6661" w:rsidRPr="0048508C"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w14:anchorId="2F76E137"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4D6661" w:rsidRPr="009646B0" w:rsidRDefault="004D6661"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4D6661" w:rsidRPr="0048508C"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rsidR="006C4581" w:rsidRDefault="006C4581" w:rsidP="006C4581">
      <w:pPr>
        <w:jc w:val="center"/>
        <w:rPr>
          <w:b/>
        </w:rPr>
      </w:pPr>
      <w:bookmarkStart w:id="73"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4</w:t>
      </w:r>
      <w:r w:rsidRPr="000F2586">
        <w:rPr>
          <w:b/>
        </w:rPr>
        <w:fldChar w:fldCharType="end"/>
      </w:r>
      <w:bookmarkEnd w:id="73"/>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772416F4" wp14:editId="3E91907E">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w14:anchorId="772416F4"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rsidR="006C4581" w:rsidRDefault="006C4581" w:rsidP="006C4581">
      <w:pPr>
        <w:jc w:val="center"/>
      </w:pPr>
      <w:bookmarkStart w:id="74"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5</w:t>
      </w:r>
      <w:r w:rsidRPr="000F2586">
        <w:rPr>
          <w:b/>
        </w:rPr>
        <w:fldChar w:fldCharType="end"/>
      </w:r>
      <w:bookmarkEnd w:id="74"/>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C73C3A">
        <w:t>2.14</w:t>
      </w:r>
      <w:r w:rsidR="00C73C3A">
        <w:fldChar w:fldCharType="end"/>
      </w:r>
      <w:r>
        <w:t xml:space="preserve"> for details).</w:t>
      </w:r>
    </w:p>
    <w:p w:rsidR="004F12DC" w:rsidRPr="003B34B6" w:rsidRDefault="004F12DC" w:rsidP="006A59D9">
      <w:r w:rsidRPr="006A59D9">
        <w:rPr>
          <w:b/>
        </w:rPr>
        <w:lastRenderedPageBreak/>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t>2.22</w:t>
      </w:r>
      <w:r>
        <w:fldChar w:fldCharType="end"/>
      </w:r>
      <w:r>
        <w:t>) and augmented response variables.</w:t>
      </w:r>
    </w:p>
    <w:p w:rsidR="007F59C6" w:rsidRDefault="00232576" w:rsidP="000A02DB">
      <w:pPr>
        <w:pStyle w:val="Heading1"/>
        <w:numPr>
          <w:ilvl w:val="1"/>
          <w:numId w:val="1"/>
        </w:numPr>
        <w:ind w:hanging="792"/>
      </w:pPr>
      <w:bookmarkStart w:id="75" w:name="_Ref429977683"/>
      <w:bookmarkStart w:id="76" w:name="_Toc438012828"/>
      <w:r>
        <w:t>ostIn – Tied Response Variables</w:t>
      </w:r>
      <w:bookmarkEnd w:id="75"/>
      <w:bookmarkEnd w:id="76"/>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C413A3" w:rsidRPr="000F2586">
        <w:rPr>
          <w:b/>
        </w:rPr>
        <w:t xml:space="preserve">Listing </w:t>
      </w:r>
      <w:r w:rsidR="00C413A3">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C413A3" w:rsidRPr="000F2586">
        <w:rPr>
          <w:b/>
        </w:rPr>
        <w:t xml:space="preserve">Listing </w:t>
      </w:r>
      <w:r w:rsidR="00C413A3">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7161035E" wp14:editId="31CB25EF">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Pr="0048508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7161035E"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4D6661" w:rsidRPr="009646B0" w:rsidRDefault="004D6661"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Pr="0048508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rPr>
          <w:b/>
        </w:rPr>
      </w:pPr>
      <w:bookmarkStart w:id="77"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6</w:t>
      </w:r>
      <w:r w:rsidRPr="000F2586">
        <w:rPr>
          <w:b/>
        </w:rPr>
        <w:fldChar w:fldCharType="end"/>
      </w:r>
      <w:bookmarkEnd w:id="77"/>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597B142B" wp14:editId="61C1A75C">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597B142B"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4D6661"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pPr>
      <w:bookmarkStart w:id="78"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7</w:t>
      </w:r>
      <w:r w:rsidRPr="000F2586">
        <w:rPr>
          <w:b/>
        </w:rPr>
        <w:fldChar w:fldCharType="end"/>
      </w:r>
      <w:bookmarkEnd w:id="78"/>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Pr="000F2586">
        <w:rPr>
          <w:b/>
        </w:rPr>
        <w:t xml:space="preserve">Listing </w:t>
      </w:r>
      <w:r>
        <w:rPr>
          <w:b/>
          <w:noProof/>
        </w:rPr>
        <w:t>26</w:t>
      </w:r>
      <w:r>
        <w:fldChar w:fldCharType="end"/>
      </w:r>
      <w:r>
        <w:t xml:space="preserve"> and </w:t>
      </w:r>
      <w:r>
        <w:fldChar w:fldCharType="begin"/>
      </w:r>
      <w:r>
        <w:instrText xml:space="preserve"> REF _Ref427040097 \h </w:instrText>
      </w:r>
      <w:r>
        <w:fldChar w:fldCharType="separate"/>
      </w:r>
      <w:r w:rsidRPr="000F2586">
        <w:rPr>
          <w:b/>
        </w:rPr>
        <w:t xml:space="preserve">Listing </w:t>
      </w:r>
      <w:r>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lastRenderedPageBreak/>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79" w:name="_Ref426037280"/>
      <w:bookmarkStart w:id="80" w:name="_Toc438012829"/>
      <w:r>
        <w:t>ostIn – Type Conversion (MS Access, netcdf)</w:t>
      </w:r>
      <w:bookmarkEnd w:id="79"/>
      <w:bookmarkEnd w:id="80"/>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343915">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343915">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EB69DC">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EB69DC">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EB69DC">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EB69DC" w:rsidRPr="000F2586">
        <w:rPr>
          <w:b/>
        </w:rPr>
        <w:t xml:space="preserve">Listing </w:t>
      </w:r>
      <w:r w:rsidR="00EB69DC">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EB69DC" w:rsidRPr="000F2586">
        <w:rPr>
          <w:b/>
        </w:rPr>
        <w:t xml:space="preserve">Listing </w:t>
      </w:r>
      <w:r w:rsidR="00EB69DC">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B40FAB" w:rsidRPr="000F2586">
        <w:rPr>
          <w:b/>
        </w:rPr>
        <w:t xml:space="preserve">Listing </w:t>
      </w:r>
      <w:r w:rsidR="00B40FAB">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D3E6A48" wp14:editId="3E8041A5">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4D6661" w:rsidRPr="0048508C"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5D3E6A48"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4D6661" w:rsidRPr="0048508C"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996462">
      <w:pPr>
        <w:jc w:val="center"/>
        <w:rPr>
          <w:b/>
        </w:rPr>
      </w:pPr>
      <w:bookmarkStart w:id="81"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8</w:t>
      </w:r>
      <w:r w:rsidRPr="000F2586">
        <w:rPr>
          <w:b/>
        </w:rPr>
        <w:fldChar w:fldCharType="end"/>
      </w:r>
      <w:bookmarkEnd w:id="81"/>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9632996" wp14:editId="4C3F46BE">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4D6661" w:rsidRPr="0048508C"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59632996"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4D6661" w:rsidRDefault="004D6661"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4D6661" w:rsidRPr="0048508C"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EB69DC">
      <w:pPr>
        <w:jc w:val="center"/>
        <w:rPr>
          <w:b/>
        </w:rPr>
      </w:pPr>
      <w:bookmarkStart w:id="82"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9</w:t>
      </w:r>
      <w:r w:rsidRPr="000F2586">
        <w:rPr>
          <w:b/>
        </w:rPr>
        <w:fldChar w:fldCharType="end"/>
      </w:r>
      <w:bookmarkEnd w:id="82"/>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3289CC67" wp14:editId="6B735C0A">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3289CC67"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4D6661" w:rsidRDefault="004D6661"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73452E" w:rsidRDefault="0073452E" w:rsidP="0073452E">
      <w:pPr>
        <w:jc w:val="center"/>
        <w:rPr>
          <w:b/>
        </w:rPr>
      </w:pPr>
      <w:bookmarkStart w:id="83"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0</w:t>
      </w:r>
      <w:r w:rsidRPr="000F2586">
        <w:rPr>
          <w:b/>
        </w:rPr>
        <w:fldChar w:fldCharType="end"/>
      </w:r>
      <w:bookmarkEnd w:id="83"/>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lastRenderedPageBreak/>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4" w:name="_Toc438012830"/>
      <w:r>
        <w:t>ostIn – Search Algorithms</w:t>
      </w:r>
      <w:bookmarkEnd w:id="84"/>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p>
    <w:p w:rsidR="003D17D8" w:rsidRDefault="008B6B87" w:rsidP="003D17D8">
      <w:pPr>
        <w:pStyle w:val="Heading2"/>
        <w:ind w:left="1080" w:hanging="1080"/>
        <w:rPr>
          <w:i w:val="0"/>
        </w:rPr>
      </w:pPr>
      <w:bookmarkStart w:id="85" w:name="_Ref429027680"/>
      <w:bookmarkStart w:id="86" w:name="_Toc438012831"/>
      <w:r>
        <w:t>Bisection Algorithm</w:t>
      </w:r>
      <w:bookmarkEnd w:id="85"/>
      <w:bookmarkEnd w:id="86"/>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439ED68E" wp14:editId="3F99E738">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439ED68E"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0E481CD3" wp14:editId="7F867715">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0E481CD3"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lastRenderedPageBreak/>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7" w:name="_Toc438012832"/>
      <w:r>
        <w:t>Fletcher-Reeves</w:t>
      </w:r>
      <w:bookmarkEnd w:id="87"/>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649355D1" wp14:editId="03501011">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Default="004D6661"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649355D1"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4D6661" w:rsidRDefault="004D6661"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31850730" wp14:editId="577179F4">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4D6661" w:rsidRPr="009A0905"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31850730"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4D6661" w:rsidRPr="009A0905"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8" w:name="_Ref427903871"/>
      <w:bookmarkStart w:id="89" w:name="_Toc438012833"/>
      <w:r>
        <w:t>Gauss-Marquardt-Levenberg</w:t>
      </w:r>
      <w:bookmarkEnd w:id="88"/>
      <w:bookmarkEnd w:id="89"/>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37607B5B" wp14:editId="0B691340">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Pr="009A0905"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48508C" w:rsidRDefault="004D6661"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37607B5B"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4D6661" w:rsidRDefault="004D6661"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Pr="009A0905"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48508C" w:rsidRDefault="004D6661"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lastRenderedPageBreak/>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0" w:name="_Toc438012834"/>
      <w:r>
        <w:t>Multi-Start GML with Trajectory Repulsion</w:t>
      </w:r>
      <w:bookmarkEnd w:id="90"/>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mc:AlternateContent>
          <mc:Choice Requires="wps">
            <w:drawing>
              <wp:inline distT="0" distB="0" distL="0" distR="0" wp14:anchorId="591432C6" wp14:editId="76ECBC6E">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9A0905" w:rsidRDefault="004D6661"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4D6661" w:rsidRPr="0048508C" w:rsidRDefault="004D6661"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591432C6"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4D6661" w:rsidRDefault="004D6661"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9A0905" w:rsidRDefault="004D6661"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4D6661" w:rsidRPr="0048508C" w:rsidRDefault="004D6661"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027A62">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lastRenderedPageBreak/>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1" w:name="_Toc438012835"/>
      <w:r>
        <w:t>Grid-based Exhaustive Search</w:t>
      </w:r>
      <w:bookmarkEnd w:id="91"/>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7305B461" wp14:editId="3CE5E726">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7305B461"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AE164A9" wp14:editId="13DF88A8">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5AE164A9"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4940F5">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2" w:name="_Ref427937562"/>
      <w:bookmarkStart w:id="93" w:name="_Toc438012836"/>
      <w:r>
        <w:t>Powell's Algorithm</w:t>
      </w:r>
      <w:bookmarkEnd w:id="92"/>
      <w:bookmarkEnd w:id="93"/>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018A3FAB" wp14:editId="2FB94429">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018A3FAB"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178A5D8" wp14:editId="3C7F49B7">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7178A5D8"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lastRenderedPageBreak/>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4" w:name="_Toc438012837"/>
      <w:r>
        <w:t>Steepest Descent</w:t>
      </w:r>
      <w:bookmarkEnd w:id="94"/>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7A3BC579" wp14:editId="6213A48C">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7A3BC579"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9C76C9" wp14:editId="5B85D462">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269C76C9"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t>2.18.6</w:t>
      </w:r>
      <w:r>
        <w:fldChar w:fldCharType="end"/>
      </w:r>
      <w:r>
        <w:t xml:space="preserve"> (Powell’s Algorithm).</w:t>
      </w:r>
    </w:p>
    <w:p w:rsidR="003D17D8" w:rsidRDefault="008B6B87" w:rsidP="003D17D8">
      <w:pPr>
        <w:pStyle w:val="Heading2"/>
        <w:ind w:left="1080" w:hanging="1080"/>
      </w:pPr>
      <w:bookmarkStart w:id="95" w:name="_Ref428458471"/>
      <w:bookmarkStart w:id="96" w:name="_Toc438012838"/>
      <w:r>
        <w:t>Asynchronous Parallel Particle Swarm Optimization</w:t>
      </w:r>
      <w:bookmarkEnd w:id="95"/>
      <w:bookmarkEnd w:id="96"/>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mc:AlternateContent>
          <mc:Choice Requires="wps">
            <w:drawing>
              <wp:inline distT="0" distB="0" distL="0" distR="0" wp14:anchorId="3831ABDD" wp14:editId="649B0537">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3831ABDD"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4D6661" w:rsidRDefault="004D6661"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2A23F735" wp14:editId="40CF7921">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2A23F735"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4D6661"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lastRenderedPageBreak/>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1E2B9B" w:rsidRDefault="001E2B9B" w:rsidP="001E2B9B">
      <w:pPr>
        <w:pStyle w:val="Heading2"/>
        <w:ind w:left="1080" w:hanging="1080"/>
      </w:pPr>
      <w:bookmarkStart w:id="97" w:name="_Ref428510206"/>
      <w:bookmarkStart w:id="98" w:name="_Toc438012839"/>
      <w:r>
        <w:t>Particle Swarm Optimization (PSO)</w:t>
      </w:r>
      <w:bookmarkEnd w:id="97"/>
      <w:bookmarkEnd w:id="98"/>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7266CEC3" wp14:editId="6D16FEA1">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7266CEC3"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3366FE" wp14:editId="1D02E588">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263366FE"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t>2.18.8</w:t>
      </w:r>
      <w:r>
        <w:fldChar w:fldCharType="end"/>
      </w:r>
      <w:r>
        <w:t>. The remaining variables are described below:</w:t>
      </w:r>
    </w:p>
    <w:p w:rsidR="001E2B9B" w:rsidRDefault="001E2B9B" w:rsidP="001E2B9B">
      <w:r w:rsidRPr="000532E6">
        <w:rPr>
          <w:b/>
        </w:rPr>
        <w:lastRenderedPageBreak/>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99" w:name="_Toc438012840"/>
      <w:r>
        <w:t>PSO with GML Polishing</w:t>
      </w:r>
      <w:bookmarkEnd w:id="99"/>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8D6147">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8D6147">
        <w:t>2.18.3</w:t>
      </w:r>
      <w:r w:rsidR="008D6147">
        <w:fldChar w:fldCharType="end"/>
      </w:r>
      <w:r>
        <w:t xml:space="preserve">). </w:t>
      </w:r>
    </w:p>
    <w:p w:rsidR="003D17D8" w:rsidRDefault="008B6B87" w:rsidP="003D17D8">
      <w:pPr>
        <w:pStyle w:val="Heading2"/>
        <w:ind w:left="1080" w:hanging="1080"/>
      </w:pPr>
      <w:bookmarkStart w:id="100" w:name="_Toc438012841"/>
      <w:r>
        <w:t>Balanced Exploration-Exploitation Random Search</w:t>
      </w:r>
      <w:bookmarkEnd w:id="100"/>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132C6248" wp14:editId="28C32FC3">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132C6248"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30C09E1" wp14:editId="5FE3E5DC">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630C09E1"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1" w:name="_Toc438012842"/>
      <w:r>
        <w:t>Binary-</w:t>
      </w:r>
      <w:r w:rsidR="00AC4C01">
        <w:t xml:space="preserve"> and Real-</w:t>
      </w:r>
      <w:r>
        <w:t>coded Genetic Algorithm</w:t>
      </w:r>
      <w:r w:rsidR="00AC4C01">
        <w:t>s</w:t>
      </w:r>
      <w:r w:rsidR="00767FE1">
        <w:t xml:space="preserve"> (BGA</w:t>
      </w:r>
      <w:r w:rsidR="00AC4C01">
        <w:t xml:space="preserve"> and RGA</w:t>
      </w:r>
      <w:r w:rsidR="00767FE1">
        <w:t>)</w:t>
      </w:r>
      <w:bookmarkEnd w:id="101"/>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44F6230E" wp14:editId="31ABACC6">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44F6230E"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20FF5DB" wp14:editId="5957A8CD">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220FF5DB"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lastRenderedPageBreak/>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2" w:name="_Ref428768326"/>
      <w:bookmarkStart w:id="103" w:name="_Toc438012843"/>
      <w:r>
        <w:t xml:space="preserve">Combinatorial </w:t>
      </w:r>
      <w:r w:rsidR="00774994">
        <w:t xml:space="preserve">(Discrete) </w:t>
      </w:r>
      <w:r>
        <w:t>Simulated Annealing</w:t>
      </w:r>
      <w:bookmarkEnd w:id="102"/>
      <w:bookmarkEnd w:id="103"/>
    </w:p>
    <w:p w:rsidR="00774994" w:rsidRPr="009A0905" w:rsidRDefault="00774994" w:rsidP="00774994">
      <w:pPr>
        <w:ind w:firstLine="720"/>
      </w:pPr>
      <w:r>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12F39CF0" wp14:editId="26D85C36">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Pr="0048508C" w:rsidRDefault="004D6661"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12F39CF0"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Pr="0048508C" w:rsidRDefault="004D6661"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563FDC" wp14:editId="68DCB642">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55563FDC"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lastRenderedPageBreak/>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4" w:name="_Toc438012844"/>
      <w:r>
        <w:t>Simulated Annealing</w:t>
      </w:r>
      <w:bookmarkEnd w:id="104"/>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mc:AlternateContent>
          <mc:Choice Requires="wps">
            <w:drawing>
              <wp:inline distT="0" distB="0" distL="0" distR="0" wp14:anchorId="7648EBEC" wp14:editId="668FB6CA">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7648EBEC"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2645F8A" wp14:editId="4FB20A26">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32645F8A"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FD559D">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FD559D">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lastRenderedPageBreak/>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5" w:name="_Toc438012845"/>
      <w:r>
        <w:t>Vanderbilt-Louie Simulated Annealing</w:t>
      </w:r>
      <w:bookmarkEnd w:id="105"/>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mc:AlternateContent>
          <mc:Choice Requires="wps">
            <w:drawing>
              <wp:inline distT="0" distB="0" distL="0" distR="0" wp14:anchorId="7C3C258C" wp14:editId="2A797295">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7C3C258C"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02D8863" wp14:editId="3DD5F1AA">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102D8863"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FD559D">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FD559D">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6" w:name="_Ref428199305"/>
      <w:bookmarkStart w:id="107" w:name="_Toc438012846"/>
      <w:r>
        <w:t>Discrete DDS</w:t>
      </w:r>
      <w:bookmarkEnd w:id="106"/>
      <w:bookmarkEnd w:id="107"/>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3A4ED55" wp14:editId="7931C944">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w14:anchorId="53A4ED55"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6032B6B" wp14:editId="42A5692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w14:anchorId="06032B6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The default and recommended value is 0.2.</w:t>
      </w:r>
    </w:p>
    <w:p w:rsidR="00460764" w:rsidRDefault="00460764" w:rsidP="00EC50E1">
      <w:r w:rsidRPr="00460764">
        <w:rPr>
          <w:b/>
        </w:rPr>
        <w:t>MaxIterations</w:t>
      </w:r>
      <w:r>
        <w:t>: The computational budget. 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387F1F">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387F1F">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8" w:name="_Ref428336604"/>
      <w:bookmarkStart w:id="109" w:name="_Toc438012847"/>
      <w:r>
        <w:t>Dynamically Dimensioned Search</w:t>
      </w:r>
      <w:r w:rsidR="0030000B">
        <w:t xml:space="preserve"> (DDS)</w:t>
      </w:r>
      <w:bookmarkEnd w:id="108"/>
      <w:bookmarkEnd w:id="109"/>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5EBF1F35" wp14:editId="651D16A2">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5EBF1F35"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FA31A6" wp14:editId="444F7D41">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27FA31A6"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30000B">
        <w:t>2.18.12</w:t>
      </w:r>
      <w:r w:rsidR="0030000B">
        <w:fldChar w:fldCharType="end"/>
      </w:r>
      <w:r w:rsidR="0030000B">
        <w:t>.</w:t>
      </w:r>
    </w:p>
    <w:p w:rsidR="003D17D8" w:rsidRDefault="008B6B87" w:rsidP="003D17D8">
      <w:pPr>
        <w:pStyle w:val="Heading2"/>
        <w:ind w:left="1080" w:hanging="1080"/>
      </w:pPr>
      <w:bookmarkStart w:id="110" w:name="_Ref428336622"/>
      <w:bookmarkStart w:id="111" w:name="_Toc438012848"/>
      <w:r>
        <w:t>Asynchronous Parallel DDS</w:t>
      </w:r>
      <w:bookmarkEnd w:id="110"/>
      <w:bookmarkEnd w:id="111"/>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884F92F" wp14:editId="6058605B">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w14:anchorId="3884F92F"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9756C8F" wp14:editId="68D27A32">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4D6661" w:rsidRDefault="004D6661"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39756C8F"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4D6661" w:rsidRDefault="004D6661"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B00191">
        <w:t>2.18.12</w:t>
      </w:r>
      <w:r w:rsidR="00B00191">
        <w:fldChar w:fldCharType="end"/>
      </w:r>
      <w:r w:rsidR="00BE3809">
        <w:t>. T</w:t>
      </w:r>
      <w:r>
        <w:t>he remaining variables are described below:</w:t>
      </w:r>
    </w:p>
    <w:p w:rsidR="006B3328" w:rsidRDefault="00A11A33" w:rsidP="00C61585">
      <w:pPr>
        <w:ind w:left="360"/>
      </w:pPr>
      <w:r w:rsidRPr="00E72644">
        <w:rPr>
          <w:b/>
        </w:rPr>
        <w:t>UseOpt</w:t>
      </w:r>
      <w:r>
        <w:t>: A</w:t>
      </w:r>
      <w:r w:rsidR="00E72644">
        <w:t>n experimental</w:t>
      </w:r>
      <w:r>
        <w:t xml:space="preserve"> user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3D17D8" w:rsidRDefault="008B6B87" w:rsidP="003D17D8">
      <w:pPr>
        <w:pStyle w:val="Heading2"/>
        <w:ind w:left="1080" w:hanging="1080"/>
      </w:pPr>
      <w:bookmarkStart w:id="112" w:name="_Toc438012849"/>
      <w:r>
        <w:t>Shuffled Complex Evolution</w:t>
      </w:r>
      <w:r w:rsidR="00596523">
        <w:t xml:space="preserve"> (SCE)</w:t>
      </w:r>
      <w:bookmarkEnd w:id="112"/>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DA6BE9B" wp14:editId="30EB3679">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4D6661" w:rsidRPr="0048508C"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6DA6BE9B"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4D6661" w:rsidRPr="0048508C"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4A9584AA" wp14:editId="650F5D40">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4D6661" w:rsidRPr="0048508C"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4A9584AA"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4D6661" w:rsidRPr="0048508C"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rsidR="00596523" w:rsidRPr="00FB2A29" w:rsidRDefault="00596523" w:rsidP="00596523">
      <w:pPr>
        <w:jc w:val="center"/>
      </w:pPr>
      <w:bookmarkStart w:id="113"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8</w:t>
      </w:r>
      <w:r w:rsidRPr="000F2586">
        <w:rPr>
          <w:b/>
        </w:rPr>
        <w:fldChar w:fldCharType="end"/>
      </w:r>
      <w:bookmarkEnd w:id="113"/>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FD559D">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BD412A" w:rsidRPr="000F2586">
        <w:rPr>
          <w:b/>
        </w:rPr>
        <w:t xml:space="preserve">Listing </w:t>
      </w:r>
      <w:r w:rsidR="00BD412A">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lastRenderedPageBreak/>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4" w:name="_Ref429027698"/>
      <w:bookmarkStart w:id="115" w:name="_Toc438012850"/>
      <w:r>
        <w:t>Sampling Algorithm (Big Bang - Big Crunch)</w:t>
      </w:r>
      <w:bookmarkEnd w:id="114"/>
      <w:bookmarkEnd w:id="115"/>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197944E2" wp14:editId="5C544367">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4D6661" w:rsidRPr="005426B8"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197944E2"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4D6661" w:rsidRPr="00977217" w:rsidRDefault="004D6661"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4D6661" w:rsidRPr="005426B8"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AAB431" wp14:editId="5ACF733F">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4D6661" w:rsidRPr="005426B8"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27AAB431"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4D6661" w:rsidRPr="00977217"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4D6661" w:rsidRPr="005426B8"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6" w:name="_Toc438012851"/>
      <w:r>
        <w:t>ostIn – Uncertainty-based Search Algorithms</w:t>
      </w:r>
      <w:bookmarkEnd w:id="116"/>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7" w:name="_Toc438012852"/>
      <w:r>
        <w:t>DDS for Approximation</w:t>
      </w:r>
      <w:r w:rsidR="00BA1EB5">
        <w:t xml:space="preserve"> of Uncertainty</w:t>
      </w:r>
      <w:bookmarkEnd w:id="117"/>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385219C" wp14:editId="056742D4">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6385219C"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57B7ABB" wp14:editId="4D204F38">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w14:anchorId="657B7ABB"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8F2460">
        <w:t>2.18.13</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8F2460">
        <w:t>2.18.14</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D91BD7">
        <w:t>DDS-</w:t>
      </w:r>
      <w:r w:rsidR="008F2460">
        <w:t>A</w:t>
      </w:r>
      <w:r w:rsidR="00D91BD7">
        <w:t>U</w:t>
      </w:r>
      <w:r w:rsidR="008F2460">
        <w:t xml:space="preserve"> summary files named OstModel0.txt and OstOutput0.txt will be created when all DDS searches are complete. See Section </w:t>
      </w:r>
      <w:r w:rsidR="008F2460">
        <w:fldChar w:fldCharType="begin"/>
      </w:r>
      <w:r w:rsidR="008F2460">
        <w:instrText xml:space="preserve"> REF _Ref426037686 \r \h </w:instrText>
      </w:r>
      <w:r w:rsidR="008F2460">
        <w:fldChar w:fldCharType="separate"/>
      </w:r>
      <w:r w:rsidR="008F2460">
        <w:t>4</w:t>
      </w:r>
      <w:r w:rsidR="008F2460">
        <w:fldChar w:fldCharType="end"/>
      </w:r>
      <w:r w:rsidR="008F2460">
        <w:t xml:space="preserve"> for more details on the contents of the “OstOutput”</w:t>
      </w:r>
      <w:r w:rsidR="00400C10">
        <w:t xml:space="preserve"> </w:t>
      </w:r>
      <w:r w:rsidR="008F2460">
        <w:t>and “OstModel” output files.</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p>
    <w:p w:rsidR="0036721B" w:rsidRDefault="0036721B" w:rsidP="00B00191">
      <w:r w:rsidRPr="0036721B">
        <w:rPr>
          <w:b/>
        </w:rPr>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lastRenderedPageBreak/>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Pr="00CA38EC">
        <w:rPr>
          <w:b/>
        </w:rPr>
        <w:t>yes</w:t>
      </w:r>
      <w:r>
        <w:t>”.</w:t>
      </w:r>
    </w:p>
    <w:p w:rsidR="003D17D8" w:rsidRDefault="008B6B87" w:rsidP="003D17D8">
      <w:pPr>
        <w:pStyle w:val="Heading2"/>
        <w:ind w:left="1080" w:hanging="1080"/>
      </w:pPr>
      <w:bookmarkStart w:id="118" w:name="_Toc438012853"/>
      <w:r>
        <w:t>Generalized Likelihood Uncertainty Estimation</w:t>
      </w:r>
      <w:r w:rsidR="0023317C">
        <w:t xml:space="preserve"> (GLUE)</w:t>
      </w:r>
      <w:bookmarkEnd w:id="118"/>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6B8BF7C6" wp14:editId="73AD5E5D">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Pr="0048508C"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w14:anchorId="6B8BF7C6"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Pr="0048508C"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0A044E" wp14:editId="6453FB2D">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4D6661" w:rsidRPr="00977217"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4D6661" w:rsidRPr="0048508C" w:rsidRDefault="004D6661"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D0A044E"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4D6661" w:rsidRPr="00977217"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4D6661" w:rsidRPr="0048508C" w:rsidRDefault="004D6661"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8C21C3">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lastRenderedPageBreak/>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19" w:name="_Ref429027664"/>
      <w:bookmarkStart w:id="120" w:name="_Toc438012854"/>
      <w:r>
        <w:t>Metropolis-Hastings Markov Chain Monte Carlo</w:t>
      </w:r>
      <w:r w:rsidR="00D06FD3">
        <w:t xml:space="preserve"> (MCMC)</w:t>
      </w:r>
      <w:bookmarkEnd w:id="119"/>
      <w:bookmarkEnd w:id="120"/>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FD559D">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04D7DB32" wp14:editId="6800CB94">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Pr="0048508C"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w14:anchorId="04D7DB32"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4D6661" w:rsidRPr="00977217" w:rsidRDefault="004D6661"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Pr="0048508C"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18ED25F" wp14:editId="5F2945AD">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4D6661" w:rsidRPr="00977217" w:rsidRDefault="004D6661"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Pr="0048508C"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4D6661" w:rsidRPr="0048508C" w:rsidRDefault="004D6661"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018ED25F"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4D6661" w:rsidRPr="00977217" w:rsidRDefault="004D6661"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Pr="0048508C"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4D6661" w:rsidRPr="0048508C" w:rsidRDefault="004D6661"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FD270C">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w:t>
      </w:r>
      <w:r w:rsidR="007606F4">
        <w:lastRenderedPageBreak/>
        <w:t xml:space="preserve">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FD559D">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FD559D">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FD559D">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1" w:name="_Toc438012855"/>
      <w:r>
        <w:t>Rejection Sampling</w:t>
      </w:r>
      <w:bookmarkEnd w:id="121"/>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FD559D">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4D62DC68" wp14:editId="64AE6FED">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w14:anchorId="4D62DC68"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308B164" wp14:editId="4F89F815">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4D6661" w:rsidRPr="0048508C" w:rsidRDefault="004D6661"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1308B164"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4D6661" w:rsidRPr="0048508C" w:rsidRDefault="004D6661"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E1645F">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E1645F">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E1645F">
        <w:t>2.18.20</w:t>
      </w:r>
      <w:r w:rsidR="00E1645F">
        <w:fldChar w:fldCharType="end"/>
      </w:r>
      <w:r w:rsidR="00E1645F">
        <w:t>.</w:t>
      </w:r>
    </w:p>
    <w:p w:rsidR="00187673" w:rsidRDefault="00085875" w:rsidP="000A02DB">
      <w:pPr>
        <w:pStyle w:val="Heading1"/>
        <w:numPr>
          <w:ilvl w:val="1"/>
          <w:numId w:val="1"/>
        </w:numPr>
        <w:ind w:hanging="792"/>
      </w:pPr>
      <w:bookmarkStart w:id="122" w:name="_Toc438012856"/>
      <w:r>
        <w:t>ostIn – Multi-Objective Search Algorithms</w:t>
      </w:r>
      <w:bookmarkEnd w:id="122"/>
    </w:p>
    <w:p w:rsidR="00403AA0" w:rsidRPr="00403AA0" w:rsidRDefault="00403AA0" w:rsidP="00403AA0">
      <w:pPr>
        <w:ind w:firstLine="720"/>
      </w:pPr>
      <w:r w:rsidRPr="00403AA0">
        <w:lastRenderedPageBreak/>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3" w:name="_Ref428455906"/>
      <w:bookmarkStart w:id="124" w:name="_Toc438012857"/>
      <w:r>
        <w:t>Pareto Archived DDS</w:t>
      </w:r>
      <w:r w:rsidR="006823B2">
        <w:t xml:space="preserve"> (PADDS)</w:t>
      </w:r>
      <w:bookmarkEnd w:id="123"/>
      <w:bookmarkEnd w:id="124"/>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7AFF24A7" wp14:editId="292E1182">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7AFF24A7"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7625EFF" wp14:editId="43E3545F">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67625EFF"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The default and recommended value is 0.2.</w:t>
      </w:r>
    </w:p>
    <w:p w:rsidR="002A0682" w:rsidRPr="00175647" w:rsidRDefault="002A0682" w:rsidP="002A0682">
      <w:r w:rsidRPr="00460764">
        <w:rPr>
          <w:b/>
        </w:rPr>
        <w:t>MaxIterations</w:t>
      </w:r>
      <w:r>
        <w:t xml:space="preserve">: The computational budget. 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Pr="00175647">
        <w:rPr>
          <w:b/>
        </w:rPr>
        <w:t>Random</w:t>
      </w:r>
      <w:r w:rsidRPr="00175647">
        <w:t>”.</w:t>
      </w:r>
    </w:p>
    <w:p w:rsidR="003D17D8" w:rsidRDefault="003D17D8" w:rsidP="003D17D8">
      <w:pPr>
        <w:pStyle w:val="Heading2"/>
      </w:pPr>
      <w:bookmarkStart w:id="125" w:name="_Ref431450283"/>
      <w:bookmarkStart w:id="126" w:name="_Toc438012858"/>
      <w:r>
        <w:t>Asynchronous Parallel PADDS</w:t>
      </w:r>
      <w:bookmarkEnd w:id="125"/>
      <w:bookmarkEnd w:id="126"/>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bookmarkStart w:id="127" w:name="_GoBack"/>
      <w:bookmarkEnd w:id="127"/>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2940D644" wp14:editId="3768BDFA">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w14:anchorId="2940D644"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84D0067" wp14:editId="4D154E6D">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w14:anchorId="484D0067"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lastRenderedPageBreak/>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7B3F6F">
        <w:t>2.19.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8" w:name="_Toc438012859"/>
      <w:r>
        <w:t>Simple Multi-Objective Optimization Test Heuristic</w:t>
      </w:r>
      <w:r w:rsidR="00762F4A">
        <w:t xml:space="preserve"> (SMOOTH)</w:t>
      </w:r>
      <w:bookmarkEnd w:id="128"/>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456E91BA" wp14:editId="3DD95626">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w14:anchorId="456E91BA"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CAD7E1" wp14:editId="61C8B80A">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4D6661" w:rsidRPr="00977217" w:rsidRDefault="004D6661"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4D6661" w:rsidRPr="0048508C"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w14:anchorId="55CAD7E1"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4D6661" w:rsidRPr="00977217" w:rsidRDefault="004D6661"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4D6661" w:rsidRPr="0048508C"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9" w:name="_Ref426039268"/>
      <w:bookmarkStart w:id="130" w:name="_Toc438012860"/>
      <w:r>
        <w:t>ostIn – Math and Stats</w:t>
      </w:r>
      <w:bookmarkEnd w:id="129"/>
      <w:bookmarkEnd w:id="130"/>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AC47E9" w:rsidRPr="000F2586">
        <w:rPr>
          <w:b/>
        </w:rPr>
        <w:t xml:space="preserve">Listing </w:t>
      </w:r>
      <w:r w:rsidR="00AC47E9">
        <w:rPr>
          <w:b/>
          <w:noProof/>
        </w:rPr>
        <w:t>57</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1A6BDF" w:rsidRPr="000F2586">
        <w:rPr>
          <w:b/>
        </w:rPr>
        <w:t xml:space="preserve">Listing </w:t>
      </w:r>
      <w:r w:rsidR="001A6BDF">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mc:AlternateContent>
          <mc:Choice Requires="wps">
            <w:drawing>
              <wp:inline distT="0" distB="0" distL="0" distR="0" wp14:anchorId="6C4947A6" wp14:editId="524E9A59">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4D6661" w:rsidRPr="00977217" w:rsidRDefault="004D6661"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w14:anchorId="6C4947A6"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4D6661" w:rsidRPr="00977217" w:rsidRDefault="004D6661"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Pr="00600130">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rsidR="00600130" w:rsidRDefault="009F44A4" w:rsidP="009F44A4">
      <w:r>
        <w:lastRenderedPageBreak/>
        <w:t xml:space="preserve">As shown in </w:t>
      </w:r>
      <w:r>
        <w:fldChar w:fldCharType="begin"/>
      </w:r>
      <w:r>
        <w:instrText xml:space="preserve"> REF _Ref429114388 \h </w:instrText>
      </w:r>
      <w:r>
        <w:fldChar w:fldCharType="separate"/>
      </w:r>
      <w:r w:rsidRPr="00600130">
        <w:rPr>
          <w:b/>
          <w:i/>
        </w:rPr>
        <w:t xml:space="preserve">Listing </w:t>
      </w:r>
      <w:r w:rsidRPr="00600130">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600130">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2C8429AA" wp14:editId="653F36B9">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4D6661" w:rsidRPr="00977217" w:rsidRDefault="004D6661"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w14:anchorId="2C8429AA"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4D6661" w:rsidRPr="00977217" w:rsidRDefault="004D6661"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FD559D">
          <w:rPr>
            <w:noProof/>
          </w:rPr>
          <w:t>2004</w:t>
        </w:r>
      </w:hyperlink>
      <w:r w:rsidR="001E79A9">
        <w:rPr>
          <w:noProof/>
        </w:rPr>
        <w:t>)</w:t>
      </w:r>
      <w:r w:rsidR="001E79A9">
        <w:fldChar w:fldCharType="end"/>
      </w:r>
      <w:r>
        <w:t>.</w:t>
      </w:r>
    </w:p>
    <w:p w:rsidR="00A47799" w:rsidRDefault="00A47799" w:rsidP="00A47799">
      <w:r w:rsidRPr="001E65CB">
        <w:rPr>
          <w:b/>
        </w:rPr>
        <w:lastRenderedPageBreak/>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EA08DF">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lastRenderedPageBreak/>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Pr="00F679E4" w:rsidRDefault="00F679E4" w:rsidP="00F679E4">
      <w:pPr>
        <w:ind w:left="720"/>
        <w:rPr>
          <w:b/>
        </w:rPr>
      </w:pPr>
      <w:r w:rsidRPr="00F679E4">
        <w:rPr>
          <w:b/>
        </w:rPr>
        <w:t>IncludeInsensitiveObservations</w:t>
      </w:r>
      <w:r w:rsidR="003E4A2C" w:rsidRPr="003E4A2C">
        <w:t xml:space="preserve">: </w:t>
      </w:r>
      <w:r w:rsidR="003E4A2C">
        <w:t>If present, insensitive observations will be included in statistical calculations.</w:t>
      </w:r>
    </w:p>
    <w:p w:rsidR="004816A7" w:rsidRDefault="00187673" w:rsidP="000A02DB">
      <w:pPr>
        <w:pStyle w:val="Heading1"/>
        <w:numPr>
          <w:ilvl w:val="1"/>
          <w:numId w:val="1"/>
        </w:numPr>
        <w:ind w:hanging="792"/>
      </w:pPr>
      <w:bookmarkStart w:id="133" w:name="_Toc438012861"/>
      <w:r>
        <w:t>ostIn – Line Search</w:t>
      </w:r>
      <w:bookmarkEnd w:id="133"/>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420055" w:rsidRPr="000F2586">
        <w:rPr>
          <w:b/>
        </w:rPr>
        <w:t xml:space="preserve">Listing </w:t>
      </w:r>
      <w:r w:rsidR="00420055">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45233A7D" wp14:editId="73879ABC">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45233A7D"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34480985" wp14:editId="4AA20A75">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34480985"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59</w:t>
      </w:r>
      <w:r w:rsidRPr="000F2586">
        <w:rPr>
          <w:b/>
        </w:rPr>
        <w:fldChar w:fldCharType="end"/>
      </w:r>
      <w:bookmarkEnd w:id="134"/>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lastRenderedPageBreak/>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5" w:name="_Ref426987065"/>
      <w:bookmarkStart w:id="136" w:name="_Toc438012862"/>
      <w:r>
        <w:t>ostIn – General</w:t>
      </w:r>
      <w:r w:rsidR="00C000A4">
        <w:t>-purpose</w:t>
      </w:r>
      <w:r>
        <w:t xml:space="preserve"> Constrained Optimization</w:t>
      </w:r>
      <w:r w:rsidR="00C21FF3">
        <w:t xml:space="preserve"> Platform</w:t>
      </w:r>
      <w:r>
        <w:t xml:space="preserve"> (GCOP)</w:t>
      </w:r>
      <w:bookmarkEnd w:id="135"/>
      <w:bookmarkEnd w:id="136"/>
    </w:p>
    <w:p w:rsidR="001F7D36" w:rsidRDefault="00C21FF3" w:rsidP="00C21FF3">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1F7D36">
        <w:t>violations. The OSTRICH GCOP module offers several techniques</w:t>
      </w:r>
      <w:r>
        <w:t xml:space="preserve"> for combining </w:t>
      </w:r>
      <w:r w:rsidRPr="00C21FF3">
        <w:rPr>
          <w:i/>
        </w:rPr>
        <w:t>C</w:t>
      </w:r>
      <w:r w:rsidRPr="00C21FF3">
        <w:rPr>
          <w:i/>
          <w:vertAlign w:val="subscript"/>
        </w:rPr>
        <w:t>SY</w:t>
      </w:r>
      <w:r w:rsidR="001F7D36" w:rsidRPr="00C21FF3">
        <w:rPr>
          <w:i/>
          <w:vertAlign w:val="subscript"/>
        </w:rPr>
        <w:t>S</w:t>
      </w:r>
      <w:r w:rsidR="001F7D36">
        <w:t xml:space="preserve"> and </w:t>
      </w:r>
      <w:r w:rsidR="001F7D36" w:rsidRPr="00C21FF3">
        <w:rPr>
          <w:i/>
        </w:rPr>
        <w:t>P</w:t>
      </w:r>
      <w:r w:rsidR="001F7D36" w:rsidRPr="00C21FF3">
        <w:rPr>
          <w:i/>
          <w:vertAlign w:val="subscript"/>
        </w:rPr>
        <w:t>TOTAL</w:t>
      </w:r>
      <w:r w:rsidR="001F7D36">
        <w:t xml:space="preserve"> to form the objective</w:t>
      </w:r>
      <w:r>
        <w:t xml:space="preserve"> </w:t>
      </w:r>
      <w:r w:rsidR="001F7D36">
        <w:t>function; namely the additive penalty m</w:t>
      </w:r>
      <w:r>
        <w:t xml:space="preserve">ethod (APM), the multiplicative </w:t>
      </w:r>
      <w:r w:rsidR="001F7D36">
        <w:t>penalty method (MPM), and the exponential penalty</w:t>
      </w:r>
      <w:r>
        <w:t xml:space="preserve"> </w:t>
      </w:r>
      <w:r w:rsidR="001F7D36">
        <w:t>method (EPM). The</w:t>
      </w:r>
      <w:r w:rsidR="00090912">
        <w:t xml:space="preserve"> mathematics of these techniques </w:t>
      </w:r>
      <w:r w:rsidR="001F7D36">
        <w:t>are</w:t>
      </w:r>
      <w:r>
        <w:t xml:space="preserve"> </w:t>
      </w:r>
      <w:r w:rsidR="00090912">
        <w:t>given</w:t>
      </w:r>
      <w:r w:rsidR="001F7D36">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FD559D">
          <w:rPr>
            <w:noProof/>
          </w:rPr>
          <w:t>2000</w:t>
        </w:r>
      </w:hyperlink>
      <w:r w:rsidR="00B447D4">
        <w:rPr>
          <w:noProof/>
        </w:rPr>
        <w:t>)</w:t>
      </w:r>
      <w:r w:rsidR="00B447D4">
        <w:fldChar w:fldCharType="end"/>
      </w:r>
      <w:r w:rsidR="001F7D36">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616EEB" w:rsidRPr="000F2586">
        <w:rPr>
          <w:b/>
        </w:rPr>
        <w:t xml:space="preserve">Listing </w:t>
      </w:r>
      <w:r w:rsidR="00616EEB">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45780DDC" wp14:editId="29B88538">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4D6661" w:rsidRPr="00977217"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4D6661" w:rsidRPr="0048508C"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w14:anchorId="45780DDC"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4D6661" w:rsidRPr="00977217"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4D6661" w:rsidRPr="0048508C"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DB7615" wp14:editId="4C4DDB12">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4D6661" w:rsidRPr="0048508C"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4D6661" w:rsidRPr="0048508C" w:rsidRDefault="004D6661"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6DB7615"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4D6661" w:rsidRPr="0048508C"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4D6661" w:rsidRPr="0048508C" w:rsidRDefault="004D6661"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60</w:t>
      </w:r>
      <w:r w:rsidRPr="000F2586">
        <w:rPr>
          <w:b/>
        </w:rPr>
        <w:fldChar w:fldCharType="end"/>
      </w:r>
      <w:bookmarkEnd w:id="137"/>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w:t>
      </w:r>
      <w:r w:rsidR="00B402B6">
        <w:lastRenderedPageBreak/>
        <w:t xml:space="preserve">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B402B6">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8" w:name="_Ref426037604"/>
      <w:bookmarkStart w:id="139" w:name="_Ref426038172"/>
      <w:bookmarkStart w:id="140" w:name="_Toc438012863"/>
      <w:r>
        <w:t xml:space="preserve">ostIn </w:t>
      </w:r>
      <w:r w:rsidR="001F7D36">
        <w:t>–</w:t>
      </w:r>
      <w:r>
        <w:t xml:space="preserve"> Constraints</w:t>
      </w:r>
      <w:bookmarkEnd w:id="138"/>
      <w:bookmarkEnd w:id="139"/>
      <w:bookmarkEnd w:id="140"/>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212433" w:rsidRPr="000F2586">
        <w:rPr>
          <w:b/>
        </w:rPr>
        <w:t xml:space="preserve">Listing </w:t>
      </w:r>
      <w:r w:rsidR="00212433">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mc:AlternateContent>
          <mc:Choice Requires="wps">
            <w:drawing>
              <wp:inline distT="0" distB="0" distL="0" distR="0" wp14:anchorId="61DA1A67" wp14:editId="0733CB98">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4D6661" w:rsidRPr="00977217"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4D6661" w:rsidRPr="0048508C"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61DA1A67"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4D6661" w:rsidRPr="00977217"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4D6661" w:rsidRPr="0048508C"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9164874" wp14:editId="16E679DD">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4D6661" w:rsidRPr="0048508C"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69164874"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4D6661" w:rsidRPr="0048508C"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61</w:t>
      </w:r>
      <w:r w:rsidRPr="000F2586">
        <w:rPr>
          <w:b/>
        </w:rPr>
        <w:fldChar w:fldCharType="end"/>
      </w:r>
      <w:bookmarkEnd w:id="141"/>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2" w:name="_Ref426037669"/>
      <w:bookmarkStart w:id="143" w:name="_Toc438012864"/>
      <w:r>
        <w:t>Running Ostrich</w:t>
      </w:r>
      <w:bookmarkEnd w:id="142"/>
      <w:bookmarkEnd w:id="143"/>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 xml:space="preserve">Regardless of which </w:t>
      </w:r>
      <w:r>
        <w:lastRenderedPageBreak/>
        <w:t>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247079">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247079">
        <w:t>2.23</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46326F">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46326F">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EE0526" w:rsidRPr="00EE0526">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4" w:name="_Ref429719784"/>
      <w:bookmarkStart w:id="145" w:name="_Toc438012865"/>
      <w:r>
        <w:t>Using Weighted Sum of Squared Errors (WSSE)</w:t>
      </w:r>
      <w:bookmarkEnd w:id="144"/>
      <w:r w:rsidR="006A7D76">
        <w:t xml:space="preserve"> Calibration</w:t>
      </w:r>
      <w:bookmarkEnd w:id="145"/>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247195">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247195">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247195">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C93F3E">
        <w:t>2.21</w:t>
      </w:r>
      <w:r w:rsidR="00C93F3E">
        <w:fldChar w:fldCharType="end"/>
      </w:r>
      <w:r w:rsidR="00C93F3E">
        <w:t>)</w:t>
      </w:r>
      <w:r>
        <w:t xml:space="preserve">. </w:t>
      </w:r>
    </w:p>
    <w:p w:rsidR="004D6436" w:rsidRDefault="004D6436" w:rsidP="004D6436">
      <w:pPr>
        <w:pStyle w:val="Heading2"/>
      </w:pPr>
      <w:bookmarkStart w:id="146" w:name="_Ref429719797"/>
      <w:bookmarkStart w:id="147" w:name="_Toc438012866"/>
      <w:r>
        <w:t>Using the General Constrained Optimization Platform (GCOP)</w:t>
      </w:r>
      <w:bookmarkEnd w:id="146"/>
      <w:bookmarkEnd w:id="147"/>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t>2.7</w:t>
      </w:r>
      <w:r>
        <w:fldChar w:fldCharType="end"/>
      </w:r>
      <w:r>
        <w:t xml:space="preserve"> to </w:t>
      </w:r>
      <w:r>
        <w:fldChar w:fldCharType="begin"/>
      </w:r>
      <w:r>
        <w:instrText xml:space="preserve"> REF _Ref427040021 \r \h </w:instrText>
      </w:r>
      <w:r>
        <w:fldChar w:fldCharType="separate"/>
      </w:r>
      <w:r>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C93F3E">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C93F3E">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C93F3E">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C93F3E">
        <w:t>2.24</w:t>
      </w:r>
      <w:r w:rsidR="00C93F3E">
        <w:fldChar w:fldCharType="end"/>
      </w:r>
      <w:r w:rsidR="00C93F3E">
        <w:t>).</w:t>
      </w:r>
    </w:p>
    <w:p w:rsidR="005E03B0" w:rsidRPr="00B31890" w:rsidRDefault="00B31890" w:rsidP="000117FF">
      <w:pPr>
        <w:pStyle w:val="Heading1"/>
        <w:numPr>
          <w:ilvl w:val="1"/>
          <w:numId w:val="1"/>
        </w:numPr>
        <w:ind w:hanging="792"/>
      </w:pPr>
      <w:bookmarkStart w:id="148" w:name="_Toc438012867"/>
      <w:r w:rsidRPr="00B31890">
        <w:lastRenderedPageBreak/>
        <w:t>S</w:t>
      </w:r>
      <w:r w:rsidR="005E03B0" w:rsidRPr="00B31890">
        <w:t>erial</w:t>
      </w:r>
      <w:r w:rsidR="00CA5B79">
        <w:t xml:space="preserve"> (Single Processor)</w:t>
      </w:r>
      <w:r w:rsidR="005E03B0" w:rsidRPr="00B31890">
        <w:t xml:space="preserve"> Execution</w:t>
      </w:r>
      <w:bookmarkEnd w:id="148"/>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9" w:name="_Toc438012868"/>
      <w:r>
        <w:t xml:space="preserve">Multi-core </w:t>
      </w:r>
      <w:r w:rsidR="005E03B0" w:rsidRPr="00C965DC">
        <w:t>Parallel Execution</w:t>
      </w:r>
      <w:r>
        <w:t xml:space="preserve"> in Windows</w:t>
      </w:r>
      <w:bookmarkEnd w:id="149"/>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t>2.3</w:t>
      </w:r>
      <w:r>
        <w:fldChar w:fldCharType="end"/>
      </w:r>
      <w:r>
        <w:t>) entries as needed for your project.</w:t>
      </w:r>
    </w:p>
    <w:p w:rsidR="00BE7ED9" w:rsidRDefault="004857EC" w:rsidP="004857EC">
      <w:pPr>
        <w:spacing w:after="0"/>
        <w:ind w:firstLine="720"/>
      </w:pPr>
      <w:r>
        <w:t xml:space="preserve">A </w:t>
      </w:r>
      <w:r w:rsidR="00BE7ED9">
        <w:t>simple file-based implementation of the MPI standard has been developed for launching OSTRICH in parallel on a single Windows machine. The so-called “</w:t>
      </w:r>
      <w:r w:rsidR="00BE7ED9" w:rsidRPr="00BE7ED9">
        <w:rPr>
          <w:b/>
        </w:rPr>
        <w:t>fileMPI</w:t>
      </w:r>
      <w:r w:rsidR="00BE7ED9">
        <w:t>” implementation is a minimal implementation of the standard – only the MPI routines needed by OSTRICH are provided. The “</w:t>
      </w:r>
      <w:r w:rsidR="00BE7ED9" w:rsidRPr="00BE7ED9">
        <w:rPr>
          <w:b/>
        </w:rPr>
        <w:t>fileMPI</w:t>
      </w:r>
      <w:r w:rsidR="00BE7ED9">
        <w:t>” implementation uses shared files to manage communication amongst the processors involved in a parallel OSTRICH run.</w:t>
      </w:r>
    </w:p>
    <w:p w:rsidR="004857EC" w:rsidRDefault="004857EC" w:rsidP="004857EC">
      <w:pPr>
        <w:ind w:firstLine="720"/>
      </w:pPr>
      <w:r>
        <w:t xml:space="preserve">Consistent with other MPI implementations, the Windows-based parallel version of OSTRICH is launched using a program named </w:t>
      </w:r>
      <w:r w:rsidRPr="004857EC">
        <w:rPr>
          <w:b/>
        </w:rPr>
        <w:t>mpirun</w:t>
      </w:r>
      <w:r>
        <w:t xml:space="preserve">. </w:t>
      </w:r>
      <w:r w:rsidRPr="004857EC">
        <w:rPr>
          <w:i/>
        </w:rPr>
        <w:t>Only the version provided with OSTRICH download may be used.</w:t>
      </w:r>
      <w:r>
        <w:t xml:space="preserve"> For example, to run OSTRICH in parallel on an 8-core Windows desktop you would type the following from a DOS command line (or </w:t>
      </w:r>
      <w:r w:rsidR="00516AC2">
        <w:t>in a</w:t>
      </w:r>
      <w:r>
        <w:t xml:space="preserve"> batch file): </w:t>
      </w:r>
    </w:p>
    <w:p w:rsidR="004857EC" w:rsidRPr="004857EC" w:rsidRDefault="004857EC" w:rsidP="004857EC">
      <w:pPr>
        <w:jc w:val="center"/>
        <w:rPr>
          <w:b/>
        </w:rPr>
      </w:pPr>
      <w:r w:rsidRPr="004857EC">
        <w:rPr>
          <w:b/>
        </w:rPr>
        <w:t>mpirun.exe -np 8 -t 24h OstrichMPI.exe</w:t>
      </w:r>
    </w:p>
    <w:p w:rsidR="004857EC" w:rsidRPr="00BE7ED9" w:rsidRDefault="004857EC" w:rsidP="004857EC">
      <w:pPr>
        <w:ind w:firstLine="720"/>
      </w:pPr>
      <w:r>
        <w:t xml:space="preserve">The </w:t>
      </w:r>
      <w:r w:rsidRPr="007D46CD">
        <w:rPr>
          <w:b/>
        </w:rPr>
        <w:t>fileMPI</w:t>
      </w:r>
      <w:r>
        <w:t xml:space="preserve"> implementation places a timeout </w:t>
      </w:r>
      <w:r w:rsidR="007D46CD">
        <w:t>on each communication operation</w:t>
      </w:r>
      <w:r>
        <w:t xml:space="preserve">. </w:t>
      </w:r>
      <w:r w:rsidR="006A061D">
        <w:t>The computation will be aborted if</w:t>
      </w:r>
      <w:r>
        <w:t xml:space="preserve"> a given </w:t>
      </w:r>
      <w:r w:rsidRPr="007D46CD">
        <w:rPr>
          <w:b/>
        </w:rPr>
        <w:t>send</w:t>
      </w:r>
      <w:r>
        <w:t xml:space="preserve">, </w:t>
      </w:r>
      <w:r w:rsidRPr="007D46CD">
        <w:rPr>
          <w:b/>
        </w:rPr>
        <w:t>recv</w:t>
      </w:r>
      <w:r>
        <w:t xml:space="preserve">, </w:t>
      </w:r>
      <w:r w:rsidRPr="007D46CD">
        <w:rPr>
          <w:b/>
        </w:rPr>
        <w:t>bcast</w:t>
      </w:r>
      <w:r>
        <w:t xml:space="preserve"> or </w:t>
      </w:r>
      <w:r w:rsidRPr="007D46CD">
        <w:rPr>
          <w:b/>
        </w:rPr>
        <w:t>barrier</w:t>
      </w:r>
      <w:r>
        <w:t xml:space="preserve"> operation exceeds</w:t>
      </w:r>
      <w:r w:rsidR="006A061D">
        <w:t xml:space="preserve"> the timeout</w:t>
      </w:r>
      <w:r>
        <w:t xml:space="preserve">. Users can set the timeout using the </w:t>
      </w:r>
      <w:r w:rsidR="007D46CD">
        <w:t>“</w:t>
      </w:r>
      <w:r>
        <w:t>-</w:t>
      </w:r>
      <w:r w:rsidRPr="007D46CD">
        <w:rPr>
          <w:b/>
        </w:rPr>
        <w:t>t</w:t>
      </w:r>
      <w:r w:rsidR="007D46CD">
        <w:t>”</w:t>
      </w:r>
      <w:r>
        <w:t xml:space="preserve"> argument to </w:t>
      </w:r>
      <w:r w:rsidRPr="007D46CD">
        <w:rPr>
          <w:b/>
        </w:rPr>
        <w:t>mpirun</w:t>
      </w:r>
      <w:r w:rsidR="007D46CD">
        <w:t>. F</w:t>
      </w:r>
      <w:r>
        <w:t xml:space="preserve">or example, the invocation given above sets a timeout of 24 hours. </w:t>
      </w:r>
      <w:r w:rsidRPr="007D46CD">
        <w:rPr>
          <w:b/>
          <w:i/>
        </w:rPr>
        <w:t>By default the timeout is set to 60 seconds, so be sure to increase the timeo</w:t>
      </w:r>
      <w:r w:rsidR="007D46CD">
        <w:rPr>
          <w:b/>
          <w:i/>
        </w:rPr>
        <w:t>ut if</w:t>
      </w:r>
      <w:r w:rsidRPr="007D46CD">
        <w:rPr>
          <w:b/>
          <w:i/>
        </w:rPr>
        <w:t xml:space="preserve"> model runs will take longer than 1 minute!</w:t>
      </w:r>
      <w:r>
        <w:t xml:space="preserve"> To </w:t>
      </w:r>
      <w:r w:rsidR="007D46CD">
        <w:t>view</w:t>
      </w:r>
      <w:r>
        <w:t xml:space="preserve"> full details of the timeout option use "</w:t>
      </w:r>
      <w:r w:rsidRPr="007D46CD">
        <w:rPr>
          <w:b/>
        </w:rPr>
        <w:t>mpirun.exe --help</w:t>
      </w:r>
      <w:r>
        <w:t>".</w:t>
      </w:r>
    </w:p>
    <w:p w:rsidR="00C965DC" w:rsidRDefault="00C965DC" w:rsidP="000117FF">
      <w:pPr>
        <w:pStyle w:val="Heading1"/>
        <w:numPr>
          <w:ilvl w:val="1"/>
          <w:numId w:val="1"/>
        </w:numPr>
        <w:ind w:hanging="792"/>
      </w:pPr>
      <w:bookmarkStart w:id="150" w:name="_Toc438012869"/>
      <w:r>
        <w:t xml:space="preserve">Distributed or Multi-core </w:t>
      </w:r>
      <w:r w:rsidRPr="00C965DC">
        <w:t>Parallel Execution</w:t>
      </w:r>
      <w:r>
        <w:t xml:space="preserve"> in Linux</w:t>
      </w:r>
      <w:bookmarkEnd w:id="150"/>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t>2.3</w:t>
      </w:r>
      <w:r>
        <w:fldChar w:fldCharType="end"/>
      </w:r>
      <w:r>
        <w:t>) entries as needed for your project.</w:t>
      </w:r>
    </w:p>
    <w:p w:rsidR="005E03B0" w:rsidRDefault="005E03B0" w:rsidP="00473CBA">
      <w:pPr>
        <w:spacing w:after="0"/>
        <w:ind w:firstLine="720"/>
      </w:pPr>
      <w:r>
        <w:lastRenderedPageBreak/>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7"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1" w:name="_Toc438012870"/>
      <w:r>
        <w:t>Aborting an Ostrich Run</w:t>
      </w:r>
      <w:bookmarkEnd w:id="151"/>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2" w:name="_Toc438012871"/>
      <w:r>
        <w:t>Restarting an Ostrich Run</w:t>
      </w:r>
      <w:bookmarkEnd w:id="152"/>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E576C8" w:rsidRPr="00AA4422">
        <w:rPr>
          <w:b/>
        </w:rPr>
        <w:t xml:space="preserve">Table </w:t>
      </w:r>
      <w:r w:rsidR="00E576C8">
        <w:rPr>
          <w:b/>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E576C8">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3" w:name="_Ref426037686"/>
      <w:bookmarkStart w:id="154" w:name="_Toc438012872"/>
      <w:r>
        <w:t>Ostrich Output Files</w:t>
      </w:r>
      <w:bookmarkEnd w:id="153"/>
      <w:bookmarkEnd w:id="154"/>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 xml:space="preserve">is the supervisor/master </w:t>
      </w:r>
      <w:r w:rsidR="004D6341">
        <w:lastRenderedPageBreak/>
        <w:t>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8416C3" w:rsidRDefault="004D6341" w:rsidP="00FF6B4D">
      <w:pPr>
        <w:pStyle w:val="Heading1"/>
        <w:numPr>
          <w:ilvl w:val="1"/>
          <w:numId w:val="1"/>
        </w:numPr>
        <w:ind w:hanging="792"/>
      </w:pPr>
      <w:bookmarkStart w:id="155" w:name="_Ref427904038"/>
      <w:bookmarkStart w:id="156" w:name="_Toc438012873"/>
      <w:r>
        <w:t>OstOutput – M</w:t>
      </w:r>
      <w:r w:rsidR="008416C3">
        <w:t>ain Output File</w:t>
      </w:r>
      <w:bookmarkEnd w:id="155"/>
      <w:bookmarkEnd w:id="156"/>
    </w:p>
    <w:p w:rsidR="008416C3" w:rsidRDefault="008416C3" w:rsidP="00AF1452">
      <w:pPr>
        <w:ind w:firstLine="547"/>
      </w:pPr>
      <w:r>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7" w:name="_Toc438012874"/>
      <w:r>
        <w:t>OstOutput – S</w:t>
      </w:r>
      <w:r w:rsidR="008416C3">
        <w:t>tatistical Output</w:t>
      </w:r>
      <w:bookmarkEnd w:id="157"/>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0A557B" w:rsidRPr="00672C61">
        <w:rPr>
          <w:b/>
          <w:i/>
        </w:rPr>
        <w:t xml:space="preserve">Table </w:t>
      </w:r>
      <w:r w:rsidR="000A557B" w:rsidRPr="00672C61">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CD148E">
        <w:t>2.20</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8" w:name="_Toc438012875"/>
      <w:r w:rsidRPr="009159E2">
        <w:t>Observation Residuals</w:t>
      </w:r>
      <w:bookmarkEnd w:id="158"/>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9" w:name="_Toc438012876"/>
      <w:r>
        <w:lastRenderedPageBreak/>
        <w:t>Error Variance and Standard Error of the Regression</w:t>
      </w:r>
      <w:bookmarkEnd w:id="159"/>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60" w:name="_Toc438012877"/>
      <w:r>
        <w:t>Parameter Variance-Covariance</w:t>
      </w:r>
      <w:r w:rsidR="009A5967">
        <w:t xml:space="preserve"> and Correlation</w:t>
      </w:r>
      <w:bookmarkEnd w:id="160"/>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1" w:name="_Toc438012878"/>
      <w:r>
        <w:t>Confidence Intervals</w:t>
      </w:r>
      <w:bookmarkEnd w:id="161"/>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2" w:name="_Toc438012879"/>
      <w:r>
        <w:t>Model Linearity</w:t>
      </w:r>
      <w:bookmarkEnd w:id="162"/>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3" w:name="_Toc438012880"/>
      <w:r>
        <w:t>Normality of Residuals</w:t>
      </w:r>
      <w:bookmarkEnd w:id="163"/>
    </w:p>
    <w:p w:rsidR="007E61FF" w:rsidRDefault="008416C3" w:rsidP="007E61FF">
      <w:pPr>
        <w:ind w:firstLine="720"/>
      </w:pPr>
      <w:r>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4" w:name="_Toc438012881"/>
      <w:r>
        <w:t>Influential Observations</w:t>
      </w:r>
      <w:bookmarkEnd w:id="164"/>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5" w:name="_Toc438012882"/>
      <w:r>
        <w:t>Parameter Sensitivities</w:t>
      </w:r>
      <w:bookmarkEnd w:id="165"/>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6" w:name="_Toc438012883"/>
      <w:r>
        <w:t>Matrices</w:t>
      </w:r>
      <w:bookmarkEnd w:id="166"/>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7" w:name="_Toc438012884"/>
      <w:r>
        <w:t>OstError – O</w:t>
      </w:r>
      <w:r w:rsidR="008416C3">
        <w:t xml:space="preserve">STRICH Error </w:t>
      </w:r>
      <w:r w:rsidR="002A7E6E">
        <w:t xml:space="preserve">and Warning </w:t>
      </w:r>
      <w:r w:rsidR="008416C3">
        <w:t>Messages</w:t>
      </w:r>
      <w:bookmarkEnd w:id="167"/>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 xml:space="preserve">Some errors are severe and will cause OSTRICH to abort </w:t>
      </w:r>
      <w:r w:rsidR="002A7E6E">
        <w:lastRenderedPageBreak/>
        <w:t>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474DCF" w:rsidRPr="002E1922">
        <w:rPr>
          <w:b/>
          <w:i/>
        </w:rPr>
        <w:t xml:space="preserve">Table </w:t>
      </w:r>
      <w:r w:rsidR="00474DCF" w:rsidRPr="002E1922">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Pr="002E1922">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9" w:name="_Toc438012885"/>
      <w:r>
        <w:t>OstExeOut – R</w:t>
      </w:r>
      <w:r w:rsidR="008416C3">
        <w:t>edirected Model Output</w:t>
      </w:r>
      <w:bookmarkEnd w:id="169"/>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w:t>
      </w:r>
      <w:r w:rsidR="00357D47">
        <w:lastRenderedPageBreak/>
        <w:t xml:space="preserve">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70" w:name="_Ref426724462"/>
      <w:bookmarkStart w:id="171" w:name="_Toc438012886"/>
      <w:r>
        <w:t>OstModel – M</w:t>
      </w:r>
      <w:r w:rsidR="008416C3">
        <w:t>odel Run Record</w:t>
      </w:r>
      <w:bookmarkEnd w:id="170"/>
      <w:bookmarkEnd w:id="171"/>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7025D" w:rsidRDefault="006F68B8" w:rsidP="000117FF">
      <w:pPr>
        <w:pStyle w:val="Heading1"/>
      </w:pPr>
      <w:bookmarkStart w:id="172" w:name="_Ref426037713"/>
      <w:bookmarkStart w:id="173" w:name="_Ref426038201"/>
      <w:bookmarkStart w:id="174" w:name="_Toc438012887"/>
      <w:r>
        <w:t>Examples</w:t>
      </w:r>
      <w:bookmarkEnd w:id="172"/>
      <w:bookmarkEnd w:id="173"/>
      <w:bookmarkEnd w:id="174"/>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 adjust the paths for mpirun.exe and OSTRICH.exe to reflect the location of their OSTRICH installation.</w:t>
      </w:r>
    </w:p>
    <w:p w:rsidR="0077025D" w:rsidRDefault="0077025D" w:rsidP="00FF6B4D">
      <w:pPr>
        <w:pStyle w:val="Heading1"/>
        <w:numPr>
          <w:ilvl w:val="1"/>
          <w:numId w:val="1"/>
        </w:numPr>
        <w:ind w:hanging="792"/>
      </w:pPr>
      <w:bookmarkStart w:id="175" w:name="_Toc438012888"/>
      <w:r>
        <w:t>Demo</w:t>
      </w:r>
      <w:r w:rsidR="007F7D4B">
        <w:t xml:space="preserve"> #</w:t>
      </w:r>
      <w:r>
        <w:t>1 – Calibrating SPLIT Groundwater Flow Model</w:t>
      </w:r>
      <w:bookmarkEnd w:id="175"/>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8" w:history="1">
        <w:r w:rsidRPr="006A78AD">
          <w:rPr>
            <w:rStyle w:val="Hyperlink"/>
          </w:rPr>
          <w:t>www.groundwater.buffalo.edu</w:t>
        </w:r>
      </w:hyperlink>
      <w:r>
        <w:t xml:space="preserve"> for links to download SPLIT executables, examples, and 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3824A8">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6" w:name="_Toc438012889"/>
      <w:r>
        <w:t>Demo</w:t>
      </w:r>
      <w:r w:rsidR="007F7D4B">
        <w:t xml:space="preserve"> #</w:t>
      </w:r>
      <w:r>
        <w:t>2 – Pump-and-Treat Optimization</w:t>
      </w:r>
      <w:bookmarkEnd w:id="176"/>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19"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311BC8">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311BC8">
        <w:t>2.18.18</w:t>
      </w:r>
      <w:r w:rsidR="00311BC8">
        <w:fldChar w:fldCharType="end"/>
      </w:r>
      <w:r w:rsidR="00311BC8">
        <w:t>).</w:t>
      </w:r>
    </w:p>
    <w:p w:rsidR="0077025D" w:rsidRDefault="0077025D" w:rsidP="00FF6B4D">
      <w:pPr>
        <w:pStyle w:val="Heading1"/>
        <w:numPr>
          <w:ilvl w:val="1"/>
          <w:numId w:val="1"/>
        </w:numPr>
        <w:ind w:hanging="792"/>
      </w:pPr>
      <w:bookmarkStart w:id="177" w:name="_Toc438012890"/>
      <w:r>
        <w:t>Demo</w:t>
      </w:r>
      <w:r w:rsidR="007F7D4B">
        <w:t xml:space="preserve"> #</w:t>
      </w:r>
      <w:r>
        <w:t xml:space="preserve">3 – </w:t>
      </w:r>
      <w:r w:rsidR="008E4181">
        <w:t xml:space="preserve">Optimizing a </w:t>
      </w:r>
      <w:r>
        <w:t xml:space="preserve">BIGFOOT </w:t>
      </w:r>
      <w:r w:rsidR="008E4181">
        <w:t>Benchmark</w:t>
      </w:r>
      <w:bookmarkEnd w:id="177"/>
    </w:p>
    <w:p w:rsidR="008E4181" w:rsidRP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w:t>
      </w:r>
      <w:r>
        <w:lastRenderedPageBreak/>
        <w:t>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BD3A13">
        <w:t>2.18.9</w:t>
      </w:r>
      <w:r w:rsidR="00BD3A13">
        <w:fldChar w:fldCharType="end"/>
      </w:r>
      <w:r w:rsidR="00BD3A13">
        <w:t xml:space="preserve">) algorithm in serial (i.e. on a single processor). Running the example using mpirun.bat will </w:t>
      </w:r>
      <w:r w:rsidR="00262622">
        <w:t>launch the PSO algorithm in parallel.</w:t>
      </w:r>
    </w:p>
    <w:p w:rsidR="0077025D" w:rsidRDefault="0077025D" w:rsidP="00FF6B4D">
      <w:pPr>
        <w:pStyle w:val="Heading1"/>
        <w:numPr>
          <w:ilvl w:val="1"/>
          <w:numId w:val="1"/>
        </w:numPr>
        <w:ind w:hanging="792"/>
      </w:pPr>
      <w:bookmarkStart w:id="178" w:name="_Toc438012891"/>
      <w:r>
        <w:t>Demo</w:t>
      </w:r>
      <w:r w:rsidR="007F7D4B">
        <w:t xml:space="preserve"> #</w:t>
      </w:r>
      <w:r>
        <w:t xml:space="preserve">4 – </w:t>
      </w:r>
      <w:r w:rsidR="0023459A">
        <w:t xml:space="preserve">Calibrating a </w:t>
      </w:r>
      <w:r>
        <w:t xml:space="preserve">TUSWAMP </w:t>
      </w:r>
      <w:r w:rsidR="0023459A">
        <w:t>Watershed Model</w:t>
      </w:r>
      <w:bookmarkEnd w:id="178"/>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FD559D">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t>2.18.18</w:t>
      </w:r>
      <w:r>
        <w:fldChar w:fldCharType="end"/>
      </w:r>
      <w:r>
        <w:t>).</w:t>
      </w:r>
    </w:p>
    <w:p w:rsidR="00077242" w:rsidRDefault="00077242" w:rsidP="00077242">
      <w:pPr>
        <w:pStyle w:val="Heading1"/>
        <w:numPr>
          <w:ilvl w:val="1"/>
          <w:numId w:val="1"/>
        </w:numPr>
        <w:ind w:hanging="792"/>
      </w:pPr>
      <w:bookmarkStart w:id="179" w:name="_Toc438012892"/>
      <w:r>
        <w:t>Demo #5 – Simple Pre-Emption Demonstration</w:t>
      </w:r>
      <w:bookmarkEnd w:id="179"/>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14519A">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80" w:name="_Toc438012893"/>
      <w:r>
        <w:t>Demo</w:t>
      </w:r>
      <w:r w:rsidR="007F7D4B">
        <w:t xml:space="preserve"> #</w:t>
      </w:r>
      <w:r w:rsidR="00077242">
        <w:t>6</w:t>
      </w:r>
      <w:r>
        <w:t xml:space="preserve"> – Cantilever Beam Multi-Objective Optimization</w:t>
      </w:r>
      <w:bookmarkEnd w:id="180"/>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FD559D">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E94CEC">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E94CEC">
        <w:t>2.20.2</w:t>
      </w:r>
      <w:r w:rsidR="00E94CEC">
        <w:fldChar w:fldCharType="end"/>
      </w:r>
      <w:r w:rsidR="005B4BAC">
        <w:t>).</w:t>
      </w:r>
    </w:p>
    <w:p w:rsidR="0077025D" w:rsidRPr="0077025D" w:rsidRDefault="00077242" w:rsidP="00FF6B4D">
      <w:pPr>
        <w:pStyle w:val="Heading1"/>
        <w:numPr>
          <w:ilvl w:val="1"/>
          <w:numId w:val="1"/>
        </w:numPr>
        <w:ind w:hanging="792"/>
      </w:pPr>
      <w:bookmarkStart w:id="181" w:name="_Toc438012894"/>
      <w:r>
        <w:lastRenderedPageBreak/>
        <w:t>Demo #7</w:t>
      </w:r>
      <w:r w:rsidR="0077025D">
        <w:t xml:space="preserve"> – Multi-Criteria MODFLOW Calibration</w:t>
      </w:r>
      <w:bookmarkEnd w:id="181"/>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E94CEC">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E94CEC">
        <w:t>2.20.2</w:t>
      </w:r>
      <w:r w:rsidR="00E94CEC">
        <w:fldChar w:fldCharType="end"/>
      </w:r>
      <w:r w:rsidR="00E94CEC">
        <w:t>).</w:t>
      </w:r>
    </w:p>
    <w:p w:rsidR="00112A84" w:rsidRPr="0077025D" w:rsidRDefault="00112A84" w:rsidP="00112A84">
      <w:pPr>
        <w:pStyle w:val="Heading1"/>
        <w:numPr>
          <w:ilvl w:val="1"/>
          <w:numId w:val="1"/>
        </w:numPr>
        <w:ind w:hanging="792"/>
      </w:pPr>
      <w:bookmarkStart w:id="182" w:name="_Toc438012895"/>
      <w:r>
        <w:t>Demo #8 – Warm Start Example</w:t>
      </w:r>
      <w:bookmarkEnd w:id="182"/>
    </w:p>
    <w:p w:rsidR="00112A84" w:rsidRPr="0077025D"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FD559D">
          <w:rPr>
            <w:noProof/>
          </w:rPr>
          <w:t>Matott</w:t>
        </w:r>
        <w:r w:rsidR="00FD559D" w:rsidRPr="00FD559D">
          <w:rPr>
            <w:i/>
            <w:noProof/>
          </w:rPr>
          <w:t xml:space="preserve"> et al.</w:t>
        </w:r>
        <w:r w:rsidR="00FD559D">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rsidR="00631129" w:rsidRDefault="00A22D02" w:rsidP="00A22D02">
      <w:pPr>
        <w:pStyle w:val="Heading1"/>
      </w:pPr>
      <w:bookmarkStart w:id="183" w:name="_Toc438012896"/>
      <w:r>
        <w:t>References</w:t>
      </w:r>
      <w:bookmarkEnd w:id="183"/>
    </w:p>
    <w:p w:rsidR="00FD559D" w:rsidRPr="00FD559D" w:rsidRDefault="00AA4C77" w:rsidP="00FD559D">
      <w:pPr>
        <w:pStyle w:val="EndNoteBibliography"/>
        <w:spacing w:after="0"/>
        <w:ind w:left="720" w:hanging="720"/>
      </w:pPr>
      <w:r>
        <w:fldChar w:fldCharType="begin"/>
      </w:r>
      <w:r>
        <w:instrText xml:space="preserve"> ADDIN EN.REFLIST </w:instrText>
      </w:r>
      <w:r>
        <w:fldChar w:fldCharType="separate"/>
      </w:r>
      <w:bookmarkStart w:id="184" w:name="_ENREF_1"/>
      <w:r w:rsidR="00FD559D" w:rsidRPr="00FD559D">
        <w:t>Akaike, H. 1974. A new look at the statistical model identification. IEEE Transactions on Automatic Control 19, 716-723.</w:t>
      </w:r>
      <w:bookmarkEnd w:id="184"/>
    </w:p>
    <w:p w:rsidR="00FD559D" w:rsidRPr="00FD559D" w:rsidRDefault="00FD559D" w:rsidP="00FD559D">
      <w:pPr>
        <w:pStyle w:val="EndNoteBibliography"/>
        <w:spacing w:after="0"/>
        <w:ind w:left="720" w:hanging="720"/>
      </w:pPr>
      <w:bookmarkStart w:id="185" w:name="_ENREF_2"/>
      <w:r w:rsidRPr="00FD559D">
        <w:t>Asadzadeh, M.,Tolson, B. A. Year. "A new multi-objective algorithm, Pareto archived DDS." Paper presented at the Proceedings of the 11th Annual Conference Companion on Genetic and Evolutionary Computation Conference: Late Breaking Papers, 2009.</w:t>
      </w:r>
      <w:bookmarkEnd w:id="185"/>
    </w:p>
    <w:p w:rsidR="00FD559D" w:rsidRPr="00FD559D" w:rsidRDefault="00FD559D" w:rsidP="00FD559D">
      <w:pPr>
        <w:pStyle w:val="EndNoteBibliography"/>
        <w:spacing w:after="0"/>
        <w:ind w:left="720" w:hanging="720"/>
      </w:pPr>
      <w:bookmarkStart w:id="186" w:name="_ENREF_3"/>
      <w:r w:rsidRPr="00FD559D">
        <w:t>Asadzadeh, M.,Tolson, B. 2013. Pareto archived dynamically dimensioned search with hypervolume-based selection for multi-objective optimization. Engineering Optimization 45, 1489-1509.</w:t>
      </w:r>
      <w:bookmarkEnd w:id="186"/>
    </w:p>
    <w:p w:rsidR="00FD559D" w:rsidRPr="00FD559D" w:rsidRDefault="00FD559D" w:rsidP="00FD559D">
      <w:pPr>
        <w:pStyle w:val="EndNoteBibliography"/>
        <w:spacing w:after="0"/>
        <w:ind w:left="720" w:hanging="720"/>
      </w:pPr>
      <w:bookmarkStart w:id="187" w:name="_ENREF_4"/>
      <w:r w:rsidRPr="00FD559D">
        <w:t>Beale, E. M. 1968. Confidence Regions in Non-linear Estimation. Journal of the Royal Statistical Society, Series B 22, 41-88.</w:t>
      </w:r>
      <w:bookmarkEnd w:id="187"/>
    </w:p>
    <w:p w:rsidR="00FD559D" w:rsidRPr="00FD559D" w:rsidRDefault="00FD559D" w:rsidP="00FD559D">
      <w:pPr>
        <w:pStyle w:val="EndNoteBibliography"/>
        <w:spacing w:after="0"/>
        <w:ind w:left="720" w:hanging="720"/>
      </w:pPr>
      <w:bookmarkStart w:id="188" w:name="_ENREF_5"/>
      <w:r w:rsidRPr="00FD559D">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0" w:history="1">
        <w:r w:rsidRPr="00FD559D">
          <w:rPr>
            <w:rStyle w:val="Hyperlink"/>
          </w:rPr>
          <w:t>http://ls11-www.cs.uni-dortmund.de/people/tom/)</w:t>
        </w:r>
      </w:hyperlink>
      <w:r w:rsidRPr="00FD559D">
        <w:t>.</w:t>
      </w:r>
      <w:bookmarkEnd w:id="188"/>
    </w:p>
    <w:p w:rsidR="00FD559D" w:rsidRPr="00FD559D" w:rsidRDefault="00FD559D" w:rsidP="00FD559D">
      <w:pPr>
        <w:pStyle w:val="EndNoteBibliography"/>
        <w:spacing w:after="0"/>
        <w:ind w:left="720" w:hanging="720"/>
      </w:pPr>
      <w:bookmarkStart w:id="189" w:name="_ENREF_6"/>
      <w:r w:rsidRPr="00FD559D">
        <w:t>Belsley, D., Kuh, E.,Welsch, R. 1980. Regression Diagnostics: Identifying Influential Data and Sources of Colinearity. John Wiley &amp; Sons, New York (NY).</w:t>
      </w:r>
      <w:bookmarkEnd w:id="189"/>
    </w:p>
    <w:p w:rsidR="00FD559D" w:rsidRPr="00FD559D" w:rsidRDefault="00FD559D" w:rsidP="00FD559D">
      <w:pPr>
        <w:pStyle w:val="EndNoteBibliography"/>
        <w:spacing w:after="0"/>
        <w:ind w:left="720" w:hanging="720"/>
      </w:pPr>
      <w:bookmarkStart w:id="190" w:name="_ENREF_7"/>
      <w:r w:rsidRPr="00FD559D">
        <w:t>Belsley, D. A., Kuh, E.,Welsch, R. E. 2005. Regression diagnostics: Identifying influential data and sources of collinearity. John Wiley &amp; Sons.</w:t>
      </w:r>
      <w:bookmarkEnd w:id="190"/>
    </w:p>
    <w:p w:rsidR="00FD559D" w:rsidRPr="00FD559D" w:rsidRDefault="00FD559D" w:rsidP="00FD559D">
      <w:pPr>
        <w:pStyle w:val="EndNoteBibliography"/>
        <w:spacing w:after="0"/>
        <w:ind w:left="720" w:hanging="720"/>
      </w:pPr>
      <w:bookmarkStart w:id="191" w:name="_ENREF_8"/>
      <w:r w:rsidRPr="00FD559D">
        <w:t>Ben-Ameur, W. 2004. Computing the Initial Temperature of Simulated Annealing. Computational Optimization and Applications 29, 369-385.</w:t>
      </w:r>
      <w:bookmarkEnd w:id="191"/>
    </w:p>
    <w:p w:rsidR="00FD559D" w:rsidRPr="00FD559D" w:rsidRDefault="00FD559D" w:rsidP="00FD559D">
      <w:pPr>
        <w:pStyle w:val="EndNoteBibliography"/>
        <w:spacing w:after="0"/>
        <w:ind w:left="720" w:hanging="720"/>
      </w:pPr>
      <w:bookmarkStart w:id="192" w:name="_ENREF_9"/>
      <w:r w:rsidRPr="00FD559D">
        <w:t>Bertsekas, D. P. 2014. Constrained optimization and Lagrange multiplier methods. Academic press.</w:t>
      </w:r>
      <w:bookmarkEnd w:id="192"/>
    </w:p>
    <w:p w:rsidR="00FD559D" w:rsidRPr="00FD559D" w:rsidRDefault="00FD559D" w:rsidP="00FD559D">
      <w:pPr>
        <w:pStyle w:val="EndNoteBibliography"/>
        <w:spacing w:after="0"/>
        <w:ind w:left="720" w:hanging="720"/>
      </w:pPr>
      <w:bookmarkStart w:id="193" w:name="_ENREF_10"/>
      <w:r w:rsidRPr="00FD559D">
        <w:t>Beven, K.,Binley, A. 1992. The future of distributed models: model calibration and uncertainty prediction. Hydrological Processes 6, 279-298.</w:t>
      </w:r>
      <w:bookmarkEnd w:id="193"/>
    </w:p>
    <w:p w:rsidR="00FD559D" w:rsidRPr="00FD559D" w:rsidRDefault="00FD559D" w:rsidP="00FD559D">
      <w:pPr>
        <w:pStyle w:val="EndNoteBibliography"/>
        <w:spacing w:after="0"/>
        <w:ind w:left="720" w:hanging="720"/>
      </w:pPr>
      <w:bookmarkStart w:id="194" w:name="_ENREF_11"/>
      <w:r w:rsidRPr="00FD559D">
        <w:lastRenderedPageBreak/>
        <w:t>Carroll, R. J.,Ruppert, D. 1988. Transformation and weighting in regression. CRC Press.</w:t>
      </w:r>
      <w:bookmarkEnd w:id="194"/>
    </w:p>
    <w:p w:rsidR="00FD559D" w:rsidRPr="00FD559D" w:rsidRDefault="00FD559D" w:rsidP="00FD559D">
      <w:pPr>
        <w:pStyle w:val="EndNoteBibliography"/>
        <w:spacing w:after="0"/>
        <w:ind w:left="720" w:hanging="720"/>
      </w:pPr>
      <w:bookmarkStart w:id="195" w:name="_ENREF_12"/>
      <w:r w:rsidRPr="00FD559D">
        <w:t>Chan Hilton, A. B.,Culver, T. B. 2000. Constraint handling for genetic algorithms in optimal remediation design. Journal of Water Resources Planning and Management 126, 128-137.</w:t>
      </w:r>
      <w:bookmarkEnd w:id="195"/>
    </w:p>
    <w:p w:rsidR="00FD559D" w:rsidRPr="00FD559D" w:rsidRDefault="00FD559D" w:rsidP="00FD559D">
      <w:pPr>
        <w:pStyle w:val="EndNoteBibliography"/>
        <w:spacing w:after="0"/>
        <w:ind w:left="720" w:hanging="720"/>
      </w:pPr>
      <w:bookmarkStart w:id="196" w:name="_ENREF_13"/>
      <w:r w:rsidRPr="00FD559D">
        <w:t>Chatterjee, S.,Hadi, A. S. 1986. Influential observations, high leverage points, and outliers in linear regression. Statistical Science 379-393.</w:t>
      </w:r>
      <w:bookmarkEnd w:id="196"/>
    </w:p>
    <w:p w:rsidR="00FD559D" w:rsidRPr="00FD559D" w:rsidRDefault="00FD559D" w:rsidP="00FD559D">
      <w:pPr>
        <w:pStyle w:val="EndNoteBibliography"/>
        <w:spacing w:after="0"/>
        <w:ind w:left="720" w:hanging="720"/>
      </w:pPr>
      <w:bookmarkStart w:id="197" w:name="_ENREF_14"/>
      <w:r w:rsidRPr="00FD559D">
        <w:t>Chen, Y. 2005. Another look at rejection sampling through importance sampling. Statistics &amp; Probability Letters 72, 277-283.</w:t>
      </w:r>
      <w:bookmarkEnd w:id="197"/>
    </w:p>
    <w:p w:rsidR="00FD559D" w:rsidRPr="00FD559D" w:rsidRDefault="00FD559D" w:rsidP="00FD559D">
      <w:pPr>
        <w:pStyle w:val="EndNoteBibliography"/>
        <w:spacing w:after="0"/>
        <w:ind w:left="720" w:hanging="720"/>
      </w:pPr>
      <w:bookmarkStart w:id="198" w:name="_ENREF_15"/>
      <w:r w:rsidRPr="00FD559D">
        <w:t>Cook, R.,Weisberg, S. 1982. Residuals and Influence in Regression. Chapman and Hall, New York (NY).</w:t>
      </w:r>
      <w:bookmarkEnd w:id="198"/>
    </w:p>
    <w:p w:rsidR="00FD559D" w:rsidRPr="00FD559D" w:rsidRDefault="00FD559D" w:rsidP="00FD559D">
      <w:pPr>
        <w:pStyle w:val="EndNoteBibliography"/>
        <w:spacing w:after="0"/>
        <w:ind w:left="720" w:hanging="720"/>
      </w:pPr>
      <w:bookmarkStart w:id="199" w:name="_ENREF_16"/>
      <w:r w:rsidRPr="00FD559D">
        <w:t>Corliss, G. 1977. Which root does the bisection algorithm find? Siam Review 19, 325-327.</w:t>
      </w:r>
      <w:bookmarkEnd w:id="199"/>
    </w:p>
    <w:p w:rsidR="00FD559D" w:rsidRPr="00FD559D" w:rsidRDefault="00FD559D" w:rsidP="00FD559D">
      <w:pPr>
        <w:pStyle w:val="EndNoteBibliography"/>
        <w:spacing w:after="0"/>
        <w:ind w:left="720" w:hanging="720"/>
      </w:pPr>
      <w:bookmarkStart w:id="200" w:name="_ENREF_17"/>
      <w:r w:rsidRPr="00FD559D">
        <w:t>Deb, K. 2001. Multi-objective optimization using evolutionary algorithms. John Wiley &amp; Sons, Chichester, UK.</w:t>
      </w:r>
      <w:bookmarkEnd w:id="200"/>
    </w:p>
    <w:p w:rsidR="00FD559D" w:rsidRPr="00FD559D" w:rsidRDefault="00FD559D" w:rsidP="00FD559D">
      <w:pPr>
        <w:pStyle w:val="EndNoteBibliography"/>
        <w:spacing w:after="0"/>
        <w:ind w:left="720" w:hanging="720"/>
      </w:pPr>
      <w:bookmarkStart w:id="201" w:name="_ENREF_18"/>
      <w:r w:rsidRPr="00FD559D">
        <w:t>Dougherty, D. E.,Marryott, R. A. 1991. Optimal groundwater management: 1. Simulated annealing. Water Resources Research 27, 2493-2508.</w:t>
      </w:r>
      <w:bookmarkEnd w:id="201"/>
    </w:p>
    <w:p w:rsidR="00FD559D" w:rsidRPr="00FD559D" w:rsidRDefault="00FD559D" w:rsidP="00FD559D">
      <w:pPr>
        <w:pStyle w:val="EndNoteBibliography"/>
        <w:spacing w:after="0"/>
        <w:ind w:left="720" w:hanging="720"/>
      </w:pPr>
      <w:bookmarkStart w:id="202" w:name="_ENREF_19"/>
      <w:r w:rsidRPr="00FD559D">
        <w:t>Draper, N. R., Smith, H.,Pownell, E. 1966. Applied regression analysis. Wiley New York.</w:t>
      </w:r>
      <w:bookmarkEnd w:id="202"/>
    </w:p>
    <w:p w:rsidR="00FD559D" w:rsidRPr="00FD559D" w:rsidRDefault="00FD559D" w:rsidP="00FD559D">
      <w:pPr>
        <w:pStyle w:val="EndNoteBibliography"/>
        <w:spacing w:after="0"/>
        <w:ind w:left="720" w:hanging="720"/>
      </w:pPr>
      <w:bookmarkStart w:id="203" w:name="_ENREF_20"/>
      <w:r w:rsidRPr="00FD559D">
        <w:t>Duan, Q., Sorooshian, S.,Gupta, V. K. 1992. Effective and efficient global optimization for conceptual rainfall-runoff models. Water Resources Research 28, 1015– 1031.</w:t>
      </w:r>
      <w:bookmarkEnd w:id="203"/>
    </w:p>
    <w:p w:rsidR="00FD559D" w:rsidRPr="00FD559D" w:rsidRDefault="00FD559D" w:rsidP="00FD559D">
      <w:pPr>
        <w:pStyle w:val="EndNoteBibliography"/>
        <w:spacing w:after="0"/>
        <w:ind w:left="720" w:hanging="720"/>
      </w:pPr>
      <w:bookmarkStart w:id="204" w:name="_ENREF_21"/>
      <w:r w:rsidRPr="00FD559D">
        <w:t>Duan, Q., Gupta, V. K.,Sorooshian, S. 1993. A shuffled complex evolution approach for effective and efficient global minimization. Journal of Optimization Theory and Applications 76, 501– 521.</w:t>
      </w:r>
      <w:bookmarkEnd w:id="204"/>
    </w:p>
    <w:p w:rsidR="00FD559D" w:rsidRPr="00FD559D" w:rsidRDefault="00FD559D" w:rsidP="00FD559D">
      <w:pPr>
        <w:pStyle w:val="EndNoteBibliography"/>
        <w:spacing w:after="0"/>
        <w:ind w:left="720" w:hanging="720"/>
      </w:pPr>
      <w:bookmarkStart w:id="205" w:name="_ENREF_22"/>
      <w:r w:rsidRPr="00FD559D">
        <w:t>Erol, O. K.,Eksin, I. 2006. A new optimization method: Big Bang-Big Crunch. Advances in Engineering Software 37, 106-111.</w:t>
      </w:r>
      <w:bookmarkEnd w:id="205"/>
    </w:p>
    <w:p w:rsidR="00FD559D" w:rsidRPr="00FD559D" w:rsidRDefault="00FD559D" w:rsidP="00FD559D">
      <w:pPr>
        <w:pStyle w:val="EndNoteBibliography"/>
        <w:spacing w:after="0"/>
        <w:ind w:left="720" w:hanging="720"/>
      </w:pPr>
      <w:bookmarkStart w:id="206" w:name="_ENREF_23"/>
      <w:r w:rsidRPr="00FD559D">
        <w:t>Filliben, J. J. 1975. The Probability Plot Correlation Coefficient Test for Normality. Technometrics 17, 111-117.</w:t>
      </w:r>
      <w:bookmarkEnd w:id="206"/>
    </w:p>
    <w:p w:rsidR="00FD559D" w:rsidRPr="00FD559D" w:rsidRDefault="00FD559D" w:rsidP="00FD559D">
      <w:pPr>
        <w:pStyle w:val="EndNoteBibliography"/>
        <w:spacing w:after="0"/>
        <w:ind w:left="720" w:hanging="720"/>
      </w:pPr>
      <w:bookmarkStart w:id="207" w:name="_ENREF_24"/>
      <w:r w:rsidRPr="00FD559D">
        <w:t>Fletcher, R.,Reeves, C. M. 1964. Function minimization by conjugate gradients. The computer journal 7, 149-154.</w:t>
      </w:r>
      <w:bookmarkEnd w:id="207"/>
    </w:p>
    <w:p w:rsidR="00FD559D" w:rsidRPr="00FD559D" w:rsidRDefault="00FD559D" w:rsidP="00FD559D">
      <w:pPr>
        <w:pStyle w:val="EndNoteBibliography"/>
        <w:spacing w:after="0"/>
        <w:ind w:left="720" w:hanging="720"/>
      </w:pPr>
      <w:bookmarkStart w:id="208" w:name="_ENREF_25"/>
      <w:r w:rsidRPr="00FD559D">
        <w:t>Hannan, E.,Quinn, B. 1979. The determination of the order of an autoregression. Journal of the Royal Statistical Society, Series B 41, 190–195.</w:t>
      </w:r>
      <w:bookmarkEnd w:id="208"/>
    </w:p>
    <w:p w:rsidR="00FD559D" w:rsidRPr="00FD559D" w:rsidRDefault="00FD559D" w:rsidP="00FD559D">
      <w:pPr>
        <w:pStyle w:val="EndNoteBibliography"/>
        <w:spacing w:after="0"/>
        <w:ind w:left="720" w:hanging="720"/>
      </w:pPr>
      <w:bookmarkStart w:id="209" w:name="_ENREF_26"/>
      <w:r w:rsidRPr="00FD559D">
        <w:t>Hastings, W. K. 1970. Monte Carlo sampling methods using Markov chains and their applications. Biometrika 57, 97-109.</w:t>
      </w:r>
      <w:bookmarkEnd w:id="209"/>
    </w:p>
    <w:p w:rsidR="00FD559D" w:rsidRPr="00FD559D" w:rsidRDefault="00FD559D" w:rsidP="00FD559D">
      <w:pPr>
        <w:pStyle w:val="EndNoteBibliography"/>
        <w:spacing w:after="0"/>
        <w:ind w:left="720" w:hanging="720"/>
      </w:pPr>
      <w:bookmarkStart w:id="210" w:name="_ENREF_27"/>
      <w:r w:rsidRPr="00FD559D">
        <w:t>Hill, M. C. 1998. Methods and guidelines for effective model calibration (Report Number USGS WRI 98-4005). USGS.</w:t>
      </w:r>
      <w:bookmarkEnd w:id="210"/>
    </w:p>
    <w:p w:rsidR="00FD559D" w:rsidRPr="00FD559D" w:rsidRDefault="00FD559D" w:rsidP="00FD559D">
      <w:pPr>
        <w:pStyle w:val="EndNoteBibliography"/>
        <w:spacing w:after="0"/>
        <w:ind w:left="720" w:hanging="720"/>
      </w:pPr>
      <w:bookmarkStart w:id="211" w:name="_ENREF_28"/>
      <w:r w:rsidRPr="00FD559D">
        <w:t>Hill, M. C.,Tiedeman, C. R. 2007. Effective Groundwater Model Calibration: With Analysis of Data, Sensitivities, Predictions, and Uncertainty. John Wiley &amp; Sons, Inc., Hoboken, NJ.</w:t>
      </w:r>
      <w:bookmarkEnd w:id="211"/>
    </w:p>
    <w:p w:rsidR="00FD559D" w:rsidRPr="00FD559D" w:rsidRDefault="00FD559D" w:rsidP="00FD559D">
      <w:pPr>
        <w:pStyle w:val="EndNoteBibliography"/>
        <w:spacing w:after="0"/>
        <w:ind w:left="720" w:hanging="720"/>
      </w:pPr>
      <w:bookmarkStart w:id="212" w:name="_ENREF_29"/>
      <w:r w:rsidRPr="00FD559D">
        <w:t>Hurvich, C. M.,Tsai, C. L. 1993. A corrected Akaike information criterion for vector autoregressive model selection. Journal of time series analysis 14, 271-279.</w:t>
      </w:r>
      <w:bookmarkEnd w:id="212"/>
    </w:p>
    <w:p w:rsidR="00FD559D" w:rsidRPr="00FD559D" w:rsidRDefault="00FD559D" w:rsidP="00FD559D">
      <w:pPr>
        <w:pStyle w:val="EndNoteBibliography"/>
        <w:spacing w:after="0"/>
        <w:ind w:left="720" w:hanging="720"/>
      </w:pPr>
      <w:bookmarkStart w:id="213" w:name="_ENREF_30"/>
      <w:r w:rsidRPr="00FD559D">
        <w:t>Hurvich, C. M.,Tsai, C.-L. 1994. Autoregressive model selection in small samples using a bias-corrected  version of AIC. Kluwer Academic Publishers, Dordrecht, Netherlands.</w:t>
      </w:r>
      <w:bookmarkEnd w:id="213"/>
    </w:p>
    <w:p w:rsidR="00FD559D" w:rsidRPr="00FD559D" w:rsidRDefault="00FD559D" w:rsidP="00FD559D">
      <w:pPr>
        <w:pStyle w:val="EndNoteBibliography"/>
        <w:spacing w:after="0"/>
        <w:ind w:left="720" w:hanging="720"/>
      </w:pPr>
      <w:bookmarkStart w:id="214" w:name="_ENREF_31"/>
      <w:r w:rsidRPr="00FD559D">
        <w:t>Katare, S., Kalos, A.,West, D. Year. "A hybrid swarm optimizer for efficient parameter estimation." Paper presented at the Proceedings of the IEEE Congress on Evolutionary Computation (CEC2004), vol. 1, 2004.</w:t>
      </w:r>
      <w:bookmarkEnd w:id="214"/>
    </w:p>
    <w:p w:rsidR="00FD559D" w:rsidRPr="00FD559D" w:rsidRDefault="00FD559D" w:rsidP="00FD559D">
      <w:pPr>
        <w:pStyle w:val="EndNoteBibliography"/>
        <w:spacing w:after="0"/>
        <w:ind w:left="720" w:hanging="720"/>
      </w:pPr>
      <w:bookmarkStart w:id="215" w:name="_ENREF_32"/>
      <w:r w:rsidRPr="00FD559D">
        <w:lastRenderedPageBreak/>
        <w:t>Kennedy, J.,Eberhart, R. C. 1995. Particle swarm optimization, Piscataway, NJ.</w:t>
      </w:r>
      <w:bookmarkEnd w:id="215"/>
    </w:p>
    <w:p w:rsidR="00FD559D" w:rsidRPr="00FD559D" w:rsidRDefault="00FD559D" w:rsidP="00FD559D">
      <w:pPr>
        <w:pStyle w:val="EndNoteBibliography"/>
        <w:spacing w:after="0"/>
        <w:ind w:left="720" w:hanging="720"/>
      </w:pPr>
      <w:bookmarkStart w:id="216" w:name="_ENREF_33"/>
      <w:r w:rsidRPr="00FD559D">
        <w:t>Kennedy, J., Eberhardt, R. C.,Shi, Y. 2001. Swarm Intelligence. Morgan Kaufmann, San Francisco(CA).</w:t>
      </w:r>
      <w:bookmarkEnd w:id="216"/>
    </w:p>
    <w:p w:rsidR="00FD559D" w:rsidRPr="00FD559D" w:rsidRDefault="00FD559D" w:rsidP="00FD559D">
      <w:pPr>
        <w:pStyle w:val="EndNoteBibliography"/>
        <w:spacing w:after="0"/>
        <w:ind w:left="720" w:hanging="720"/>
      </w:pPr>
      <w:bookmarkStart w:id="217" w:name="_ENREF_34"/>
      <w:r w:rsidRPr="00FD559D">
        <w:t>Kirkpatrick, S., Gelatt, C. D., Jr.,Vecchi, M. P. 1983. Optimization by Simulated Annealing. Science 220, 671-680.</w:t>
      </w:r>
      <w:bookmarkEnd w:id="217"/>
    </w:p>
    <w:p w:rsidR="00FD559D" w:rsidRPr="00FD559D" w:rsidRDefault="00FD559D" w:rsidP="00FD559D">
      <w:pPr>
        <w:pStyle w:val="EndNoteBibliography"/>
        <w:spacing w:after="0"/>
        <w:ind w:left="720" w:hanging="720"/>
      </w:pPr>
      <w:bookmarkStart w:id="218" w:name="_ENREF_35"/>
      <w:r w:rsidRPr="00FD559D">
        <w:t>Kuczera, G.,Parent, E. 1998. Monte Carlo assessment of parameter uncertainty in conceptual catchment models: the Metropolis algorithm. Journal of Hydrology 211, 69-85.</w:t>
      </w:r>
      <w:bookmarkEnd w:id="218"/>
    </w:p>
    <w:p w:rsidR="00FD559D" w:rsidRPr="00FD559D" w:rsidRDefault="00FD559D" w:rsidP="00FD559D">
      <w:pPr>
        <w:pStyle w:val="EndNoteBibliography"/>
        <w:spacing w:after="0"/>
        <w:ind w:left="720" w:hanging="720"/>
      </w:pPr>
      <w:bookmarkStart w:id="219" w:name="_ENREF_36"/>
      <w:r w:rsidRPr="00FD559D">
        <w:t>Levenberg, K. 1944. A Method for the Solution of Certain Problems in Least Squares. Quarterly of Applied Mathematics 2, 164-168.</w:t>
      </w:r>
      <w:bookmarkEnd w:id="219"/>
    </w:p>
    <w:p w:rsidR="00FD559D" w:rsidRPr="00FD559D" w:rsidRDefault="00FD559D" w:rsidP="00FD559D">
      <w:pPr>
        <w:pStyle w:val="EndNoteBibliography"/>
        <w:spacing w:after="0"/>
        <w:ind w:left="720" w:hanging="720"/>
      </w:pPr>
      <w:bookmarkStart w:id="220" w:name="_ENREF_37"/>
      <w:r w:rsidRPr="00FD559D">
        <w:t>Linssen, H. N. 1975. Nonlinearity measures: A case study. Statistica Neerlandica 29, 93-99.</w:t>
      </w:r>
      <w:bookmarkEnd w:id="220"/>
    </w:p>
    <w:p w:rsidR="00FD559D" w:rsidRPr="00FD559D" w:rsidRDefault="00FD559D" w:rsidP="00FD559D">
      <w:pPr>
        <w:pStyle w:val="EndNoteBibliography"/>
        <w:spacing w:after="0"/>
        <w:ind w:left="720" w:hanging="720"/>
      </w:pPr>
      <w:bookmarkStart w:id="221" w:name="_ENREF_38"/>
      <w:r w:rsidRPr="00FD559D">
        <w:t>Looney, S. W.,Gulledge Jr, T. R. 1985. Use of the correlation coefficient with normal probability plots. The American Statistician 39, 75-79.</w:t>
      </w:r>
      <w:bookmarkEnd w:id="221"/>
    </w:p>
    <w:p w:rsidR="00FD559D" w:rsidRPr="00FD559D" w:rsidRDefault="00FD559D" w:rsidP="00FD559D">
      <w:pPr>
        <w:pStyle w:val="EndNoteBibliography"/>
        <w:spacing w:after="0"/>
        <w:ind w:left="720" w:hanging="720"/>
      </w:pPr>
      <w:bookmarkStart w:id="222" w:name="_ENREF_39"/>
      <w:r w:rsidRPr="00FD559D">
        <w:t>Marquardt, D. 1963. An Algorithm for Least-Squares Estimation of Nonlinear Parameters. SIAM Journal on Applied Mathematics 11, 431-441.</w:t>
      </w:r>
      <w:bookmarkEnd w:id="222"/>
    </w:p>
    <w:p w:rsidR="00FD559D" w:rsidRPr="00FD559D" w:rsidRDefault="00FD559D" w:rsidP="00FD559D">
      <w:pPr>
        <w:pStyle w:val="EndNoteBibliography"/>
        <w:spacing w:after="0"/>
        <w:ind w:left="720" w:hanging="720"/>
      </w:pPr>
      <w:bookmarkStart w:id="223" w:name="_ENREF_40"/>
      <w:r w:rsidRPr="00FD559D">
        <w:t>Marryott, R. A., Dougherty, D. E.,Stollar, R. L. 1993. Optimal groundwater management: 2. Application of simulated annealing to a field</w:t>
      </w:r>
      <w:r w:rsidRPr="00FD559D">
        <w:rPr>
          <w:rFonts w:ascii="Cambria Math" w:hAnsi="Cambria Math" w:cs="Cambria Math"/>
        </w:rPr>
        <w:t>‐</w:t>
      </w:r>
      <w:r w:rsidRPr="00FD559D">
        <w:t>scale contamination site. Water Resources Research 29, 847-860.</w:t>
      </w:r>
      <w:bookmarkEnd w:id="223"/>
    </w:p>
    <w:p w:rsidR="00FD559D" w:rsidRPr="00FD559D" w:rsidRDefault="00FD559D" w:rsidP="00FD559D">
      <w:pPr>
        <w:pStyle w:val="EndNoteBibliography"/>
        <w:spacing w:after="0"/>
        <w:ind w:left="720" w:hanging="720"/>
      </w:pPr>
      <w:bookmarkStart w:id="224" w:name="_ENREF_41"/>
      <w:r w:rsidRPr="00FD559D">
        <w:t>Matott, L. S., Leung, K.,Sim, J. 2011. Application of MATLAB and Python optimizers to two case studies involving groundwater flow and contaminant transport modeling. Computers &amp; Geosciences 37, 1894-1899.</w:t>
      </w:r>
      <w:bookmarkEnd w:id="224"/>
    </w:p>
    <w:p w:rsidR="00FD559D" w:rsidRPr="00FD559D" w:rsidRDefault="00FD559D" w:rsidP="00FD559D">
      <w:pPr>
        <w:pStyle w:val="EndNoteBibliography"/>
        <w:spacing w:after="0"/>
        <w:ind w:left="720" w:hanging="720"/>
      </w:pPr>
      <w:bookmarkStart w:id="225" w:name="_ENREF_42"/>
      <w:r w:rsidRPr="00FD559D">
        <w:t>Matott, L. S., Tolson, B. A.,Asadzadeh, M. 2012. A benchmarking framework for simulation-based optimization of environmental models. Environmental Modelling &amp; Software 35, 19-30.</w:t>
      </w:r>
      <w:bookmarkEnd w:id="225"/>
    </w:p>
    <w:p w:rsidR="00FD559D" w:rsidRPr="00FD559D" w:rsidRDefault="00FD559D" w:rsidP="00FD559D">
      <w:pPr>
        <w:pStyle w:val="EndNoteBibliography"/>
        <w:spacing w:after="0"/>
        <w:ind w:left="720" w:hanging="720"/>
      </w:pPr>
      <w:bookmarkStart w:id="226" w:name="_ENREF_43"/>
      <w:r w:rsidRPr="00FD559D">
        <w:t>Matott, L. S., Hymiak, B., Reslink, C., Baxter, C.,Aziz, S. 2013. Telescoping strategies for improved parameter estimation of environmental simulation models. Computers &amp; Geosciences 60, 156-167.</w:t>
      </w:r>
      <w:bookmarkEnd w:id="226"/>
    </w:p>
    <w:p w:rsidR="00FD559D" w:rsidRPr="00FD559D" w:rsidRDefault="00FD559D" w:rsidP="00FD559D">
      <w:pPr>
        <w:pStyle w:val="EndNoteBibliography"/>
        <w:spacing w:after="0"/>
        <w:ind w:left="720" w:hanging="720"/>
      </w:pPr>
      <w:bookmarkStart w:id="227" w:name="_ENREF_44"/>
      <w:r w:rsidRPr="00FD559D">
        <w:t>McKenzie, E. 1984. The autorun function: a non-parametric autocorrelation function. Journal of Hydrology 67, 45-53.</w:t>
      </w:r>
      <w:bookmarkEnd w:id="227"/>
    </w:p>
    <w:p w:rsidR="00FD559D" w:rsidRPr="00FD559D" w:rsidRDefault="00FD559D" w:rsidP="00FD559D">
      <w:pPr>
        <w:pStyle w:val="EndNoteBibliography"/>
        <w:spacing w:after="0"/>
        <w:ind w:left="720" w:hanging="720"/>
      </w:pPr>
      <w:bookmarkStart w:id="228" w:name="_ENREF_45"/>
      <w:r w:rsidRPr="00FD559D">
        <w:t>Powell, M. J. D. 1977. Restart Procedures for the Conjugate Gradient Method. Mathematical Programming 12, 241-254.</w:t>
      </w:r>
      <w:bookmarkEnd w:id="228"/>
    </w:p>
    <w:p w:rsidR="00FD559D" w:rsidRPr="00FD559D" w:rsidRDefault="00FD559D" w:rsidP="00FD559D">
      <w:pPr>
        <w:pStyle w:val="EndNoteBibliography"/>
        <w:spacing w:after="0"/>
        <w:ind w:left="720" w:hanging="720"/>
      </w:pPr>
      <w:bookmarkStart w:id="229" w:name="_ENREF_46"/>
      <w:r w:rsidRPr="00FD559D">
        <w:t>Razavi, S., Tolson, B. A., Matott, L. S., Thomson, N. R., MacLean, A.,Seglenieks, F. R. 2010. Reducing the computational cost of automatic calibration through model preemption. Water Resources Research 46, n/a-n/a.</w:t>
      </w:r>
      <w:bookmarkEnd w:id="229"/>
    </w:p>
    <w:p w:rsidR="00FD559D" w:rsidRPr="00FD559D" w:rsidRDefault="00FD559D" w:rsidP="00FD559D">
      <w:pPr>
        <w:pStyle w:val="EndNoteBibliography"/>
        <w:spacing w:after="0"/>
        <w:ind w:left="720" w:hanging="720"/>
      </w:pPr>
      <w:bookmarkStart w:id="230" w:name="_ENREF_47"/>
      <w:r w:rsidRPr="00FD559D">
        <w:t>Sakia, R. 1992. The Box-Cox transformation technique: a review. The statistician 169-178.</w:t>
      </w:r>
      <w:bookmarkEnd w:id="230"/>
    </w:p>
    <w:p w:rsidR="00FD559D" w:rsidRPr="00FD559D" w:rsidRDefault="00FD559D" w:rsidP="00FD559D">
      <w:pPr>
        <w:pStyle w:val="EndNoteBibliography"/>
        <w:spacing w:after="0"/>
        <w:ind w:left="720" w:hanging="720"/>
      </w:pPr>
      <w:bookmarkStart w:id="231" w:name="_ENREF_48"/>
      <w:r w:rsidRPr="00FD559D">
        <w:t>Schwarz, G. 1978. Estimating the dimension of a model. Annals of Statistics 6, 461–464.</w:t>
      </w:r>
      <w:bookmarkEnd w:id="231"/>
    </w:p>
    <w:p w:rsidR="00FD559D" w:rsidRPr="00FD559D" w:rsidRDefault="00FD559D" w:rsidP="00FD559D">
      <w:pPr>
        <w:pStyle w:val="EndNoteBibliography"/>
        <w:spacing w:after="0"/>
        <w:ind w:left="720" w:hanging="720"/>
      </w:pPr>
      <w:bookmarkStart w:id="232" w:name="_ENREF_49"/>
      <w:r w:rsidRPr="00FD559D">
        <w:t>Seber, G. A.,Wild, C. J. 1989. Nonlinear Regression. John Wiley and Sons, New York (NY).</w:t>
      </w:r>
      <w:bookmarkEnd w:id="232"/>
    </w:p>
    <w:p w:rsidR="00FD559D" w:rsidRPr="00FD559D" w:rsidRDefault="00FD559D" w:rsidP="00FD559D">
      <w:pPr>
        <w:pStyle w:val="EndNoteBibliography"/>
        <w:spacing w:after="0"/>
        <w:ind w:left="720" w:hanging="720"/>
      </w:pPr>
      <w:bookmarkStart w:id="233" w:name="_ENREF_50"/>
      <w:r w:rsidRPr="00FD559D">
        <w:t>Skahill, B. E.,Doherty, J. 2006. Efficient accommodation of local minima in watershed model calibration. Journal of Hydrology 329, 122-139.</w:t>
      </w:r>
      <w:bookmarkEnd w:id="233"/>
    </w:p>
    <w:p w:rsidR="00FD559D" w:rsidRPr="00FD559D" w:rsidRDefault="00FD559D" w:rsidP="00FD559D">
      <w:pPr>
        <w:pStyle w:val="EndNoteBibliography"/>
        <w:spacing w:after="0"/>
        <w:ind w:left="720" w:hanging="720"/>
      </w:pPr>
      <w:bookmarkStart w:id="234" w:name="_ENREF_51"/>
      <w:r w:rsidRPr="00FD559D">
        <w:t xml:space="preserve">Stedinger, J. R., Vogel, R. M., Lee, S. U.,Batchelder, R. 2008. Appraisal of the generalized likelihood uncertainty estimation (GLUE) method. Water Resources Research 44, </w:t>
      </w:r>
      <w:bookmarkEnd w:id="234"/>
    </w:p>
    <w:p w:rsidR="00FD559D" w:rsidRPr="00FD559D" w:rsidRDefault="00FD559D" w:rsidP="00FD559D">
      <w:pPr>
        <w:pStyle w:val="EndNoteBibliography"/>
        <w:spacing w:after="0"/>
        <w:ind w:left="720" w:hanging="720"/>
      </w:pPr>
      <w:bookmarkStart w:id="235" w:name="_ENREF_52"/>
      <w:r w:rsidRPr="00FD559D">
        <w:t>Straume, M.,Johnson, M. L. 2010. Analysis of residuals: criteria for determining goodness-of-fit. Essential Numerical Computer Methods 37.</w:t>
      </w:r>
      <w:bookmarkEnd w:id="235"/>
    </w:p>
    <w:p w:rsidR="00FD559D" w:rsidRPr="00FD559D" w:rsidRDefault="00FD559D" w:rsidP="00FD559D">
      <w:pPr>
        <w:pStyle w:val="EndNoteBibliography"/>
        <w:spacing w:after="0"/>
        <w:ind w:left="720" w:hanging="720"/>
      </w:pPr>
      <w:bookmarkStart w:id="236" w:name="_ENREF_53"/>
      <w:r w:rsidRPr="00FD559D">
        <w:lastRenderedPageBreak/>
        <w:t xml:space="preserve">Tolson, B. A.,Shoemaker, C. A. 2007. Dynamically dimensioned search algorithm for computationally efficient watershed model calibration. Water Resources Research 43(1): W01413, doi:10.1029/2005WR004723, </w:t>
      </w:r>
      <w:bookmarkEnd w:id="236"/>
    </w:p>
    <w:p w:rsidR="00FD559D" w:rsidRPr="00FD559D" w:rsidRDefault="00FD559D" w:rsidP="00FD559D">
      <w:pPr>
        <w:pStyle w:val="EndNoteBibliography"/>
        <w:spacing w:after="0"/>
        <w:ind w:left="720" w:hanging="720"/>
      </w:pPr>
      <w:bookmarkStart w:id="237" w:name="_ENREF_54"/>
      <w:r w:rsidRPr="00FD559D">
        <w:t>Tolson, B. A.,Shoemaker, C. A. 2008. Efficient prediction uncertainty approximation in the calibration of environmental simulation models. Water Resources Research 44, W04411.</w:t>
      </w:r>
      <w:bookmarkEnd w:id="237"/>
    </w:p>
    <w:p w:rsidR="00FD559D" w:rsidRPr="00FD559D" w:rsidRDefault="00FD559D" w:rsidP="00FD559D">
      <w:pPr>
        <w:pStyle w:val="EndNoteBibliography"/>
        <w:spacing w:after="0"/>
        <w:ind w:left="720" w:hanging="720"/>
      </w:pPr>
      <w:bookmarkStart w:id="238" w:name="_ENREF_55"/>
      <w:r w:rsidRPr="00FD559D">
        <w:t>Tolson, B. A., Asadzadeh, M., Maier, H. R.,Zecchin, A. 2009. Hybrid discrete dynamically dimensioned search (HD</w:t>
      </w:r>
      <w:r w:rsidRPr="00FD559D">
        <w:rPr>
          <w:rFonts w:ascii="Cambria Math" w:hAnsi="Cambria Math" w:cs="Cambria Math"/>
        </w:rPr>
        <w:t>‐</w:t>
      </w:r>
      <w:r w:rsidRPr="00FD559D">
        <w:t xml:space="preserve">DDS) algorithm for water distribution system design optimization. Water Resources Research 45, </w:t>
      </w:r>
      <w:bookmarkEnd w:id="238"/>
    </w:p>
    <w:p w:rsidR="00FD559D" w:rsidRPr="00FD559D" w:rsidRDefault="00FD559D" w:rsidP="00FD559D">
      <w:pPr>
        <w:pStyle w:val="EndNoteBibliography"/>
        <w:spacing w:after="0"/>
        <w:ind w:left="720" w:hanging="720"/>
      </w:pPr>
      <w:bookmarkStart w:id="239" w:name="_ENREF_56"/>
      <w:r w:rsidRPr="00FD559D">
        <w:t>Tolson, B. A., Sharma, V.,Swayne, D. A. 2014. Parallel Implementations of the Dynamically Dimensioned Search (DDS) Algorithm. ENVIRONMENTAL SOFTWARE SYSTEMS 573.</w:t>
      </w:r>
      <w:bookmarkEnd w:id="239"/>
    </w:p>
    <w:p w:rsidR="00FD559D" w:rsidRPr="00FD559D" w:rsidRDefault="00FD559D" w:rsidP="00FD559D">
      <w:pPr>
        <w:pStyle w:val="EndNoteBibliography"/>
        <w:spacing w:after="0"/>
        <w:ind w:left="720" w:hanging="720"/>
      </w:pPr>
      <w:bookmarkStart w:id="240" w:name="_ENREF_57"/>
      <w:r w:rsidRPr="00FD559D">
        <w:t>Vanderbilt, D.,Louie, S. G. 1984. A Monte carlo simulated annealing approach to optimization over continuous variables. Journal of Computational Physics 56, 259-271.</w:t>
      </w:r>
      <w:bookmarkEnd w:id="240"/>
    </w:p>
    <w:p w:rsidR="00FD559D" w:rsidRPr="00FD559D" w:rsidRDefault="00FD559D" w:rsidP="00FD559D">
      <w:pPr>
        <w:pStyle w:val="EndNoteBibliography"/>
        <w:spacing w:after="0"/>
        <w:ind w:left="720" w:hanging="720"/>
      </w:pPr>
      <w:bookmarkStart w:id="241" w:name="_ENREF_58"/>
      <w:r w:rsidRPr="00FD559D">
        <w:t>Venter, G.,Sobieszczanski-Sobieski, J. 2006. Parallel particle swarm optimization algorithm accelerated by asynchronous evaluations. Journal of Aerospace Computing, Information, and Communication 3, 123-137.</w:t>
      </w:r>
      <w:bookmarkEnd w:id="241"/>
    </w:p>
    <w:p w:rsidR="00FD559D" w:rsidRPr="00FD559D" w:rsidRDefault="00FD559D" w:rsidP="00FD559D">
      <w:pPr>
        <w:pStyle w:val="EndNoteBibliography"/>
        <w:spacing w:after="0"/>
        <w:ind w:left="720" w:hanging="720"/>
      </w:pPr>
      <w:bookmarkStart w:id="242" w:name="_ENREF_59"/>
      <w:r w:rsidRPr="00FD559D">
        <w:t>Vogel, R. M., Chapra, S. C.,Limbrunner, J. F. 2005. A Parsimonious Watershed Model. In Watershed Models (Frevert, D. K., and Singh, V. P., eds.), pp. 549-567. CRC Press, Boca Raton, FL.</w:t>
      </w:r>
      <w:bookmarkEnd w:id="242"/>
    </w:p>
    <w:p w:rsidR="00FD559D" w:rsidRPr="00FD559D" w:rsidRDefault="00FD559D" w:rsidP="00FD559D">
      <w:pPr>
        <w:pStyle w:val="EndNoteBibliography"/>
        <w:spacing w:after="0"/>
        <w:ind w:left="720" w:hanging="720"/>
      </w:pPr>
      <w:bookmarkStart w:id="243" w:name="_ENREF_60"/>
      <w:r w:rsidRPr="00FD559D">
        <w:t>Yager, R. M. 2004. Effects of Model Sensitivity and Nonlinearity on Nonlinear Regression of Ground Water Flow. Ground Water 42, 390-400.</w:t>
      </w:r>
      <w:bookmarkEnd w:id="243"/>
    </w:p>
    <w:p w:rsidR="00FD559D" w:rsidRPr="00FD559D" w:rsidRDefault="00FD559D" w:rsidP="00FD559D">
      <w:pPr>
        <w:pStyle w:val="EndNoteBibliography"/>
        <w:spacing w:after="0"/>
        <w:ind w:left="720" w:hanging="720"/>
      </w:pPr>
      <w:bookmarkStart w:id="244" w:name="_ENREF_61"/>
      <w:r w:rsidRPr="00FD559D">
        <w:t xml:space="preserve">Yoon, J.-H.,Shoemaker, C. A. 1999. Comparison of optimization methods for ground-water bioremediation. Journal of Water Resources Planning and Management </w:t>
      </w:r>
      <w:bookmarkEnd w:id="244"/>
    </w:p>
    <w:p w:rsidR="00FD559D" w:rsidRPr="00FD559D" w:rsidRDefault="00FD559D" w:rsidP="00FD559D">
      <w:pPr>
        <w:pStyle w:val="EndNoteBibliography"/>
        <w:ind w:left="720" w:hanging="720"/>
      </w:pPr>
      <w:bookmarkStart w:id="245" w:name="_ENREF_62"/>
      <w:r w:rsidRPr="00FD559D">
        <w:t>Yoon, J.-H.,Shoemaker, C. A. 2001. Improved real-coded GA for groundwater bioremediation. Journal of Computing in Civil Engineering 15, 224-231.</w:t>
      </w:r>
      <w:bookmarkEnd w:id="245"/>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1FBB" w:rsidRDefault="00981FBB" w:rsidP="005B4857">
      <w:r>
        <w:separator/>
      </w:r>
    </w:p>
    <w:p w:rsidR="00981FBB" w:rsidRDefault="00981FBB" w:rsidP="005B4857"/>
    <w:p w:rsidR="00981FBB" w:rsidRDefault="00981FBB" w:rsidP="005B4857"/>
    <w:p w:rsidR="00981FBB" w:rsidRDefault="00981FBB" w:rsidP="005B4857"/>
  </w:endnote>
  <w:endnote w:type="continuationSeparator" w:id="0">
    <w:p w:rsidR="00981FBB" w:rsidRDefault="00981FBB" w:rsidP="005B4857">
      <w:r>
        <w:continuationSeparator/>
      </w:r>
    </w:p>
    <w:p w:rsidR="00981FBB" w:rsidRDefault="00981FBB" w:rsidP="005B4857"/>
    <w:p w:rsidR="00981FBB" w:rsidRDefault="00981FBB" w:rsidP="005B4857"/>
    <w:p w:rsidR="00981FBB" w:rsidRDefault="00981FBB"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5215234"/>
      <w:docPartObj>
        <w:docPartGallery w:val="Page Numbers (Bottom of Page)"/>
        <w:docPartUnique/>
      </w:docPartObj>
    </w:sdtPr>
    <w:sdtEndPr>
      <w:rPr>
        <w:noProof/>
      </w:rPr>
    </w:sdtEndPr>
    <w:sdtContent>
      <w:p w:rsidR="004D6661" w:rsidRDefault="004D6661" w:rsidP="005B4857">
        <w:pPr>
          <w:pStyle w:val="Footer"/>
        </w:pPr>
        <w:r>
          <w:tab/>
        </w:r>
        <w:r>
          <w:tab/>
        </w:r>
        <w:r>
          <w:fldChar w:fldCharType="begin"/>
        </w:r>
        <w:r>
          <w:instrText xml:space="preserve"> PAGE   \* MERGEFORMAT </w:instrText>
        </w:r>
        <w:r>
          <w:fldChar w:fldCharType="separate"/>
        </w:r>
        <w:r w:rsidR="00FB12BE">
          <w:rPr>
            <w:noProof/>
          </w:rPr>
          <w:t>56</w:t>
        </w:r>
        <w:r>
          <w:rPr>
            <w:noProof/>
          </w:rPr>
          <w:fldChar w:fldCharType="end"/>
        </w:r>
      </w:p>
    </w:sdtContent>
  </w:sdt>
  <w:p w:rsidR="004D6661" w:rsidRDefault="004D6661" w:rsidP="005B4857">
    <w:pPr>
      <w:pStyle w:val="Footer"/>
    </w:pPr>
  </w:p>
  <w:p w:rsidR="004D6661" w:rsidRDefault="004D6661" w:rsidP="005B4857"/>
  <w:p w:rsidR="004D6661" w:rsidRDefault="004D6661" w:rsidP="005B4857"/>
  <w:p w:rsidR="004D6661" w:rsidRDefault="004D6661" w:rsidP="005B485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1FBB" w:rsidRDefault="00981FBB" w:rsidP="005B4857">
      <w:r>
        <w:separator/>
      </w:r>
    </w:p>
    <w:p w:rsidR="00981FBB" w:rsidRDefault="00981FBB" w:rsidP="005B4857"/>
    <w:p w:rsidR="00981FBB" w:rsidRDefault="00981FBB" w:rsidP="005B4857"/>
    <w:p w:rsidR="00981FBB" w:rsidRDefault="00981FBB" w:rsidP="005B4857"/>
  </w:footnote>
  <w:footnote w:type="continuationSeparator" w:id="0">
    <w:p w:rsidR="00981FBB" w:rsidRDefault="00981FBB" w:rsidP="005B4857">
      <w:r>
        <w:continuationSeparator/>
      </w:r>
    </w:p>
    <w:p w:rsidR="00981FBB" w:rsidRDefault="00981FBB" w:rsidP="005B4857"/>
    <w:p w:rsidR="00981FBB" w:rsidRDefault="00981FBB" w:rsidP="005B4857"/>
    <w:p w:rsidR="00981FBB" w:rsidRDefault="00981FBB" w:rsidP="005B48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6661" w:rsidRDefault="004D6661" w:rsidP="00631129">
    <w:pPr>
      <w:pStyle w:val="Header"/>
      <w:jc w:val="center"/>
    </w:pPr>
    <w:r>
      <w:t>OSTRICH Documentation and User Guide, v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2" w15:restartNumberingAfterBreak="0">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1"/>
  </w:num>
  <w:num w:numId="3">
    <w:abstractNumId w:val="16"/>
  </w:num>
  <w:num w:numId="4">
    <w:abstractNumId w:val="15"/>
  </w:num>
  <w:num w:numId="5">
    <w:abstractNumId w:val="9"/>
  </w:num>
  <w:num w:numId="6">
    <w:abstractNumId w:val="3"/>
  </w:num>
  <w:num w:numId="7">
    <w:abstractNumId w:val="0"/>
  </w:num>
  <w:num w:numId="8">
    <w:abstractNumId w:val="12"/>
  </w:num>
  <w:num w:numId="9">
    <w:abstractNumId w:val="2"/>
  </w:num>
  <w:num w:numId="10">
    <w:abstractNumId w:val="10"/>
  </w:num>
  <w:num w:numId="11">
    <w:abstractNumId w:val="1"/>
  </w:num>
  <w:num w:numId="12">
    <w:abstractNumId w:val="6"/>
  </w:num>
  <w:num w:numId="13">
    <w:abstractNumId w:val="17"/>
  </w:num>
  <w:num w:numId="14">
    <w:abstractNumId w:val="13"/>
  </w:num>
  <w:num w:numId="15">
    <w:abstractNumId w:val="4"/>
  </w:num>
  <w:num w:numId="16">
    <w:abstractNumId w:val="8"/>
  </w:num>
  <w:num w:numId="17">
    <w:abstractNumId w:val="14"/>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sxaprsya05rfef2p9pp95nde0zw9pvx09t&quot;&gt;MyOstrichLibrary&lt;record-ids&gt;&lt;item&gt;4&lt;/item&gt;&lt;item&gt;5&lt;/item&gt;&lt;item&gt;49&lt;/item&gt;&lt;item&gt;85&lt;/item&gt;&lt;item&gt;95&lt;/item&gt;&lt;item&gt;99&lt;/item&gt;&lt;item&gt;106&lt;/item&gt;&lt;item&gt;135&lt;/item&gt;&lt;item&gt;147&lt;/item&gt;&lt;item&gt;171&lt;/item&gt;&lt;item&gt;172&lt;/item&gt;&lt;item&gt;189&lt;/item&gt;&lt;item&gt;230&lt;/item&gt;&lt;item&gt;235&lt;/item&gt;&lt;item&gt;245&lt;/item&gt;&lt;item&gt;263&lt;/item&gt;&lt;item&gt;288&lt;/item&gt;&lt;item&gt;294&lt;/item&gt;&lt;item&gt;295&lt;/item&gt;&lt;item&gt;320&lt;/item&gt;&lt;item&gt;327&lt;/item&gt;&lt;item&gt;334&lt;/item&gt;&lt;item&gt;351&lt;/item&gt;&lt;item&gt;470&lt;/item&gt;&lt;item&gt;471&lt;/item&gt;&lt;item&gt;514&lt;/item&gt;&lt;item&gt;579&lt;/item&gt;&lt;item&gt;600&lt;/item&gt;&lt;item&gt;605&lt;/item&gt;&lt;item&gt;625&lt;/item&gt;&lt;item&gt;639&lt;/item&gt;&lt;item&gt;662&lt;/item&gt;&lt;item&gt;689&lt;/item&gt;&lt;item&gt;711&lt;/item&gt;&lt;item&gt;738&lt;/item&gt;&lt;item&gt;739&lt;/item&gt;&lt;item&gt;740&lt;/item&gt;&lt;item&gt;741&lt;/item&gt;&lt;item&gt;742&lt;/item&gt;&lt;item&gt;743&lt;/item&gt;&lt;item&gt;744&lt;/item&gt;&lt;item&gt;745&lt;/item&gt;&lt;item&gt;746&lt;/item&gt;&lt;item&gt;747&lt;/item&gt;&lt;item&gt;748&lt;/item&gt;&lt;item&gt;749&lt;/item&gt;&lt;item&gt;751&lt;/item&gt;&lt;item&gt;752&lt;/item&gt;&lt;item&gt;753&lt;/item&gt;&lt;item&gt;755&lt;/item&gt;&lt;item&gt;756&lt;/item&gt;&lt;item&gt;757&lt;/item&gt;&lt;item&gt;759&lt;/item&gt;&lt;item&gt;760&lt;/item&gt;&lt;item&gt;761&lt;/item&gt;&lt;item&gt;762&lt;/item&gt;&lt;item&gt;763&lt;/item&gt;&lt;item&gt;764&lt;/item&gt;&lt;item&gt;765&lt;/item&gt;&lt;item&gt;766&lt;/item&gt;&lt;item&gt;767&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4222"/>
    <w:rsid w:val="00077242"/>
    <w:rsid w:val="00081D84"/>
    <w:rsid w:val="0008228D"/>
    <w:rsid w:val="00083A2F"/>
    <w:rsid w:val="000849BF"/>
    <w:rsid w:val="0008500A"/>
    <w:rsid w:val="00085875"/>
    <w:rsid w:val="00090912"/>
    <w:rsid w:val="00094EB8"/>
    <w:rsid w:val="0009525D"/>
    <w:rsid w:val="000952A2"/>
    <w:rsid w:val="00096CBC"/>
    <w:rsid w:val="000974C2"/>
    <w:rsid w:val="000A02DB"/>
    <w:rsid w:val="000A09FA"/>
    <w:rsid w:val="000A1EBE"/>
    <w:rsid w:val="000A24F2"/>
    <w:rsid w:val="000A33EA"/>
    <w:rsid w:val="000A557B"/>
    <w:rsid w:val="000A645E"/>
    <w:rsid w:val="000A65A7"/>
    <w:rsid w:val="000A7107"/>
    <w:rsid w:val="000B23E1"/>
    <w:rsid w:val="000B26A9"/>
    <w:rsid w:val="000C2EBB"/>
    <w:rsid w:val="000D0B1A"/>
    <w:rsid w:val="000D16CF"/>
    <w:rsid w:val="000D4E18"/>
    <w:rsid w:val="000D769F"/>
    <w:rsid w:val="000E09E4"/>
    <w:rsid w:val="000E27E9"/>
    <w:rsid w:val="000E5E8B"/>
    <w:rsid w:val="000E650C"/>
    <w:rsid w:val="000E7441"/>
    <w:rsid w:val="000E78B7"/>
    <w:rsid w:val="000F03E6"/>
    <w:rsid w:val="000F2586"/>
    <w:rsid w:val="0010131D"/>
    <w:rsid w:val="0010149A"/>
    <w:rsid w:val="00102B59"/>
    <w:rsid w:val="001033A6"/>
    <w:rsid w:val="00106070"/>
    <w:rsid w:val="00106C2B"/>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65CB"/>
    <w:rsid w:val="001E79A9"/>
    <w:rsid w:val="001F1F38"/>
    <w:rsid w:val="001F7D36"/>
    <w:rsid w:val="00200DC2"/>
    <w:rsid w:val="00201FA6"/>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3985"/>
    <w:rsid w:val="00293CE3"/>
    <w:rsid w:val="0029419D"/>
    <w:rsid w:val="00294960"/>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F2B64"/>
    <w:rsid w:val="002F4916"/>
    <w:rsid w:val="002F6D04"/>
    <w:rsid w:val="0030000B"/>
    <w:rsid w:val="0030019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8086F"/>
    <w:rsid w:val="003824A8"/>
    <w:rsid w:val="00384975"/>
    <w:rsid w:val="0038529E"/>
    <w:rsid w:val="00385454"/>
    <w:rsid w:val="00386178"/>
    <w:rsid w:val="00387F1F"/>
    <w:rsid w:val="00391B58"/>
    <w:rsid w:val="00392074"/>
    <w:rsid w:val="00392931"/>
    <w:rsid w:val="00396A48"/>
    <w:rsid w:val="003A03CE"/>
    <w:rsid w:val="003A3ABF"/>
    <w:rsid w:val="003A5B7C"/>
    <w:rsid w:val="003B34B6"/>
    <w:rsid w:val="003C03B9"/>
    <w:rsid w:val="003C19A4"/>
    <w:rsid w:val="003C2234"/>
    <w:rsid w:val="003C70DD"/>
    <w:rsid w:val="003D17D8"/>
    <w:rsid w:val="003D4311"/>
    <w:rsid w:val="003D5021"/>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4DCF"/>
    <w:rsid w:val="004765C3"/>
    <w:rsid w:val="0048034F"/>
    <w:rsid w:val="0048159C"/>
    <w:rsid w:val="004816A7"/>
    <w:rsid w:val="00482529"/>
    <w:rsid w:val="0048508C"/>
    <w:rsid w:val="004857EC"/>
    <w:rsid w:val="00487A1F"/>
    <w:rsid w:val="00493727"/>
    <w:rsid w:val="004940F5"/>
    <w:rsid w:val="004A0D9F"/>
    <w:rsid w:val="004A2057"/>
    <w:rsid w:val="004A33D4"/>
    <w:rsid w:val="004A3517"/>
    <w:rsid w:val="004A3C04"/>
    <w:rsid w:val="004B5BE4"/>
    <w:rsid w:val="004B6E7B"/>
    <w:rsid w:val="004C2B0A"/>
    <w:rsid w:val="004C33B9"/>
    <w:rsid w:val="004C559C"/>
    <w:rsid w:val="004C5BD8"/>
    <w:rsid w:val="004C5E9D"/>
    <w:rsid w:val="004C631C"/>
    <w:rsid w:val="004C6658"/>
    <w:rsid w:val="004C7F1A"/>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3A90"/>
    <w:rsid w:val="004F4AD7"/>
    <w:rsid w:val="00500916"/>
    <w:rsid w:val="0050159A"/>
    <w:rsid w:val="00502472"/>
    <w:rsid w:val="0050411F"/>
    <w:rsid w:val="00505749"/>
    <w:rsid w:val="0050610F"/>
    <w:rsid w:val="005109B0"/>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720F"/>
    <w:rsid w:val="005F54BF"/>
    <w:rsid w:val="00600130"/>
    <w:rsid w:val="00600FC2"/>
    <w:rsid w:val="00603BEF"/>
    <w:rsid w:val="00616EEB"/>
    <w:rsid w:val="00620413"/>
    <w:rsid w:val="006218AE"/>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6506"/>
    <w:rsid w:val="007606F4"/>
    <w:rsid w:val="00762C58"/>
    <w:rsid w:val="00762F4A"/>
    <w:rsid w:val="00767220"/>
    <w:rsid w:val="00767FE1"/>
    <w:rsid w:val="0077025D"/>
    <w:rsid w:val="0077297E"/>
    <w:rsid w:val="00773CA1"/>
    <w:rsid w:val="007747AA"/>
    <w:rsid w:val="00774994"/>
    <w:rsid w:val="00780CBC"/>
    <w:rsid w:val="00783899"/>
    <w:rsid w:val="00786D3C"/>
    <w:rsid w:val="00793361"/>
    <w:rsid w:val="007972A0"/>
    <w:rsid w:val="007A0F53"/>
    <w:rsid w:val="007A1608"/>
    <w:rsid w:val="007A2FBD"/>
    <w:rsid w:val="007A2FC7"/>
    <w:rsid w:val="007B16B4"/>
    <w:rsid w:val="007B21D8"/>
    <w:rsid w:val="007B3F6F"/>
    <w:rsid w:val="007C0298"/>
    <w:rsid w:val="007C2DFD"/>
    <w:rsid w:val="007D05B3"/>
    <w:rsid w:val="007D4539"/>
    <w:rsid w:val="007D46CD"/>
    <w:rsid w:val="007E3977"/>
    <w:rsid w:val="007E61FF"/>
    <w:rsid w:val="007E7F0A"/>
    <w:rsid w:val="007F2CD9"/>
    <w:rsid w:val="007F4111"/>
    <w:rsid w:val="007F5418"/>
    <w:rsid w:val="007F59C6"/>
    <w:rsid w:val="007F5AE0"/>
    <w:rsid w:val="007F7D4B"/>
    <w:rsid w:val="00802652"/>
    <w:rsid w:val="00803585"/>
    <w:rsid w:val="00803D94"/>
    <w:rsid w:val="00804293"/>
    <w:rsid w:val="00807754"/>
    <w:rsid w:val="00816A79"/>
    <w:rsid w:val="00820FF1"/>
    <w:rsid w:val="00821DE0"/>
    <w:rsid w:val="008237B2"/>
    <w:rsid w:val="00832A8A"/>
    <w:rsid w:val="00837CB8"/>
    <w:rsid w:val="008416C3"/>
    <w:rsid w:val="00842633"/>
    <w:rsid w:val="00842A2A"/>
    <w:rsid w:val="008436B0"/>
    <w:rsid w:val="00844D50"/>
    <w:rsid w:val="0084556C"/>
    <w:rsid w:val="008528D2"/>
    <w:rsid w:val="0085378C"/>
    <w:rsid w:val="008548BE"/>
    <w:rsid w:val="00856BEA"/>
    <w:rsid w:val="00862C02"/>
    <w:rsid w:val="00867DE8"/>
    <w:rsid w:val="00874E00"/>
    <w:rsid w:val="0087641B"/>
    <w:rsid w:val="00880195"/>
    <w:rsid w:val="008827EB"/>
    <w:rsid w:val="00886AC7"/>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FD"/>
    <w:rsid w:val="008D4917"/>
    <w:rsid w:val="008D6147"/>
    <w:rsid w:val="008E092D"/>
    <w:rsid w:val="008E1D3B"/>
    <w:rsid w:val="008E25EF"/>
    <w:rsid w:val="008E2D70"/>
    <w:rsid w:val="008E4181"/>
    <w:rsid w:val="008E4CD7"/>
    <w:rsid w:val="008E5AC4"/>
    <w:rsid w:val="008F0CFA"/>
    <w:rsid w:val="008F2460"/>
    <w:rsid w:val="008F4433"/>
    <w:rsid w:val="008F7EC8"/>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424E"/>
    <w:rsid w:val="009B4F93"/>
    <w:rsid w:val="009B549D"/>
    <w:rsid w:val="009C0A45"/>
    <w:rsid w:val="009C23CE"/>
    <w:rsid w:val="009C391C"/>
    <w:rsid w:val="009C51D2"/>
    <w:rsid w:val="009D21C3"/>
    <w:rsid w:val="009D64EC"/>
    <w:rsid w:val="009E7ABA"/>
    <w:rsid w:val="009F44A4"/>
    <w:rsid w:val="009F4861"/>
    <w:rsid w:val="009F48FD"/>
    <w:rsid w:val="009F78E2"/>
    <w:rsid w:val="00A000B0"/>
    <w:rsid w:val="00A02BAD"/>
    <w:rsid w:val="00A068D0"/>
    <w:rsid w:val="00A07BDE"/>
    <w:rsid w:val="00A11681"/>
    <w:rsid w:val="00A11A33"/>
    <w:rsid w:val="00A123C0"/>
    <w:rsid w:val="00A14B70"/>
    <w:rsid w:val="00A22D02"/>
    <w:rsid w:val="00A25E96"/>
    <w:rsid w:val="00A32140"/>
    <w:rsid w:val="00A33734"/>
    <w:rsid w:val="00A34C31"/>
    <w:rsid w:val="00A34F9A"/>
    <w:rsid w:val="00A3706A"/>
    <w:rsid w:val="00A43009"/>
    <w:rsid w:val="00A47799"/>
    <w:rsid w:val="00A63E0B"/>
    <w:rsid w:val="00A644F1"/>
    <w:rsid w:val="00A6775E"/>
    <w:rsid w:val="00A72136"/>
    <w:rsid w:val="00A76FC0"/>
    <w:rsid w:val="00A7761B"/>
    <w:rsid w:val="00A80194"/>
    <w:rsid w:val="00A87DBC"/>
    <w:rsid w:val="00A94EB3"/>
    <w:rsid w:val="00AA1939"/>
    <w:rsid w:val="00AA1B89"/>
    <w:rsid w:val="00AA4254"/>
    <w:rsid w:val="00AA4422"/>
    <w:rsid w:val="00AA4C77"/>
    <w:rsid w:val="00AA644E"/>
    <w:rsid w:val="00AA6A89"/>
    <w:rsid w:val="00AB159D"/>
    <w:rsid w:val="00AB2793"/>
    <w:rsid w:val="00AB2E85"/>
    <w:rsid w:val="00AB6C9A"/>
    <w:rsid w:val="00AC115C"/>
    <w:rsid w:val="00AC47E9"/>
    <w:rsid w:val="00AC4C01"/>
    <w:rsid w:val="00AD3199"/>
    <w:rsid w:val="00AD438F"/>
    <w:rsid w:val="00AE0565"/>
    <w:rsid w:val="00AE5008"/>
    <w:rsid w:val="00AE5D6F"/>
    <w:rsid w:val="00AE770A"/>
    <w:rsid w:val="00AF144E"/>
    <w:rsid w:val="00AF1452"/>
    <w:rsid w:val="00B00191"/>
    <w:rsid w:val="00B03CB1"/>
    <w:rsid w:val="00B0403F"/>
    <w:rsid w:val="00B05004"/>
    <w:rsid w:val="00B0593D"/>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47D4"/>
    <w:rsid w:val="00B4573A"/>
    <w:rsid w:val="00B505E5"/>
    <w:rsid w:val="00B51857"/>
    <w:rsid w:val="00B51CB3"/>
    <w:rsid w:val="00B55897"/>
    <w:rsid w:val="00B55EB0"/>
    <w:rsid w:val="00B56283"/>
    <w:rsid w:val="00B607B8"/>
    <w:rsid w:val="00B66220"/>
    <w:rsid w:val="00B675E1"/>
    <w:rsid w:val="00B67B88"/>
    <w:rsid w:val="00B7052B"/>
    <w:rsid w:val="00B75459"/>
    <w:rsid w:val="00B82939"/>
    <w:rsid w:val="00B847D4"/>
    <w:rsid w:val="00B87209"/>
    <w:rsid w:val="00B8729B"/>
    <w:rsid w:val="00BA019A"/>
    <w:rsid w:val="00BA1599"/>
    <w:rsid w:val="00BA1EB5"/>
    <w:rsid w:val="00BA2712"/>
    <w:rsid w:val="00BA372D"/>
    <w:rsid w:val="00BC1243"/>
    <w:rsid w:val="00BC1C58"/>
    <w:rsid w:val="00BC6A6A"/>
    <w:rsid w:val="00BD3A13"/>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EEF"/>
    <w:rsid w:val="00C21FF3"/>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734E"/>
    <w:rsid w:val="00C67DDD"/>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7311"/>
    <w:rsid w:val="00D53CAC"/>
    <w:rsid w:val="00D55568"/>
    <w:rsid w:val="00D6508B"/>
    <w:rsid w:val="00D669E8"/>
    <w:rsid w:val="00D73B8B"/>
    <w:rsid w:val="00D809CB"/>
    <w:rsid w:val="00D87566"/>
    <w:rsid w:val="00D91BD7"/>
    <w:rsid w:val="00DA0071"/>
    <w:rsid w:val="00DA1BA9"/>
    <w:rsid w:val="00DA26D4"/>
    <w:rsid w:val="00DA2B9F"/>
    <w:rsid w:val="00DC042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41E8D"/>
    <w:rsid w:val="00E42CB4"/>
    <w:rsid w:val="00E44B0F"/>
    <w:rsid w:val="00E45680"/>
    <w:rsid w:val="00E4589F"/>
    <w:rsid w:val="00E47E02"/>
    <w:rsid w:val="00E508C9"/>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F095B"/>
    <w:rsid w:val="00EF0EAD"/>
    <w:rsid w:val="00EF157C"/>
    <w:rsid w:val="00EF55C1"/>
    <w:rsid w:val="00EF6B54"/>
    <w:rsid w:val="00EF7313"/>
    <w:rsid w:val="00F021B0"/>
    <w:rsid w:val="00F02EE9"/>
    <w:rsid w:val="00F040B7"/>
    <w:rsid w:val="00F0655B"/>
    <w:rsid w:val="00F15224"/>
    <w:rsid w:val="00F170C6"/>
    <w:rsid w:val="00F270FF"/>
    <w:rsid w:val="00F27275"/>
    <w:rsid w:val="00F30773"/>
    <w:rsid w:val="00F30A68"/>
    <w:rsid w:val="00F31BB4"/>
    <w:rsid w:val="00F3250F"/>
    <w:rsid w:val="00F358FD"/>
    <w:rsid w:val="00F42FD5"/>
    <w:rsid w:val="00F46678"/>
    <w:rsid w:val="00F47913"/>
    <w:rsid w:val="00F5222E"/>
    <w:rsid w:val="00F54653"/>
    <w:rsid w:val="00F60FD0"/>
    <w:rsid w:val="00F61D95"/>
    <w:rsid w:val="00F633FB"/>
    <w:rsid w:val="00F63E53"/>
    <w:rsid w:val="00F64442"/>
    <w:rsid w:val="00F6595C"/>
    <w:rsid w:val="00F6651A"/>
    <w:rsid w:val="00F679E4"/>
    <w:rsid w:val="00F72F4C"/>
    <w:rsid w:val="00F751BB"/>
    <w:rsid w:val="00F8582B"/>
    <w:rsid w:val="00F871C1"/>
    <w:rsid w:val="00F87A1E"/>
    <w:rsid w:val="00F87A8A"/>
    <w:rsid w:val="00F87E19"/>
    <w:rsid w:val="00FA3241"/>
    <w:rsid w:val="00FA7B3B"/>
    <w:rsid w:val="00FB12BE"/>
    <w:rsid w:val="00FB2A29"/>
    <w:rsid w:val="00FB4E82"/>
    <w:rsid w:val="00FB55A0"/>
    <w:rsid w:val="00FC011A"/>
    <w:rsid w:val="00FC04B4"/>
    <w:rsid w:val="00FC14FA"/>
    <w:rsid w:val="00FC3561"/>
    <w:rsid w:val="00FC4471"/>
    <w:rsid w:val="00FC5607"/>
    <w:rsid w:val="00FD270C"/>
    <w:rsid w:val="00FD3CE6"/>
    <w:rsid w:val="00FD490C"/>
    <w:rsid w:val="00FD5240"/>
    <w:rsid w:val="00FD559D"/>
    <w:rsid w:val="00FE045B"/>
    <w:rsid w:val="00FE2D2B"/>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2CC775-C7B8-497E-BF38-7A33BAEBB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wmf"/><Relationship Id="rId18" Type="http://schemas.openxmlformats.org/officeDocument/2006/relationships/hyperlink" Target="http://www.groundwater.buffalo.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lsmatott@buffalo.edu" TargetMode="External"/><Relationship Id="rId17" Type="http://schemas.openxmlformats.org/officeDocument/2006/relationships/hyperlink" Target="mailto:lsmatott@buffalo.edu"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ls11-www.cs.uni-dortmund.de/people/t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matott@buffalo.edu"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lsmatott@buffalo.edu" TargetMode="External"/><Relationship Id="rId19" Type="http://schemas.openxmlformats.org/officeDocument/2006/relationships/hyperlink" Target="http://www.civil.waterloo.ca/jrcrai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7BA83-A1C2-401C-AB5E-F86CAF7FE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49</TotalTime>
  <Pages>73</Pages>
  <Words>33235</Words>
  <Characters>189445</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2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L Shawn Matott</cp:lastModifiedBy>
  <cp:revision>449</cp:revision>
  <dcterms:created xsi:type="dcterms:W3CDTF">2015-05-26T11:00:00Z</dcterms:created>
  <dcterms:modified xsi:type="dcterms:W3CDTF">2015-12-23T12:12:00Z</dcterms:modified>
</cp:coreProperties>
</file>